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BFEFF26" w:rsidR="006305D7" w:rsidRPr="006D1D65" w:rsidRDefault="00513C03" w:rsidP="00C62215">
      <w:pPr>
        <w:pStyle w:val="NormalWeb"/>
        <w:spacing w:before="0" w:beforeAutospacing="0" w:after="0" w:afterAutospacing="0"/>
      </w:pPr>
      <w:r w:rsidRPr="006D1D65">
        <w:rPr>
          <w:b/>
          <w:bCs/>
        </w:rPr>
        <w:t>TITLE:</w:t>
      </w:r>
      <w:r w:rsidRPr="006D1D65">
        <w:t xml:space="preserve"> </w:t>
      </w:r>
    </w:p>
    <w:p w14:paraId="2E300B21" w14:textId="1829AC0F" w:rsidR="007A4DD6" w:rsidRPr="006D1D65" w:rsidRDefault="00685261" w:rsidP="00C62215">
      <w:pPr>
        <w:rPr>
          <w:b/>
          <w:bCs/>
        </w:rPr>
      </w:pPr>
      <w:r w:rsidRPr="006D1D65">
        <w:t xml:space="preserve">Optimization of the </w:t>
      </w:r>
      <w:r w:rsidR="004B247C" w:rsidRPr="006D1D65">
        <w:t>C</w:t>
      </w:r>
      <w:r w:rsidRPr="006D1D65">
        <w:t xml:space="preserve">uff </w:t>
      </w:r>
      <w:r w:rsidR="004B247C" w:rsidRPr="006D1D65">
        <w:t>T</w:t>
      </w:r>
      <w:r w:rsidRPr="006D1D65">
        <w:t xml:space="preserve">echnique for </w:t>
      </w:r>
      <w:bookmarkStart w:id="0" w:name="OLE_LINK21"/>
      <w:r w:rsidR="004B247C" w:rsidRPr="006D1D65">
        <w:t>M</w:t>
      </w:r>
      <w:r w:rsidRPr="006D1D65">
        <w:t xml:space="preserve">urine </w:t>
      </w:r>
      <w:r w:rsidR="004B247C" w:rsidRPr="006D1D65">
        <w:t>H</w:t>
      </w:r>
      <w:r w:rsidRPr="006D1D65">
        <w:t xml:space="preserve">eart </w:t>
      </w:r>
      <w:r w:rsidR="004B247C" w:rsidRPr="006D1D65">
        <w:t>T</w:t>
      </w:r>
      <w:r w:rsidRPr="006D1D65">
        <w:t>ransplantation</w:t>
      </w:r>
      <w:bookmarkEnd w:id="0"/>
    </w:p>
    <w:p w14:paraId="6AADC08C" w14:textId="77777777" w:rsidR="00685261" w:rsidRPr="006D1D65" w:rsidRDefault="00685261" w:rsidP="00C62215">
      <w:pPr>
        <w:rPr>
          <w:b/>
          <w:bCs/>
        </w:rPr>
      </w:pPr>
    </w:p>
    <w:p w14:paraId="3D080DA3" w14:textId="7E1E77C9" w:rsidR="006305D7" w:rsidRPr="006D1D65" w:rsidRDefault="00513C03" w:rsidP="00C62215">
      <w:pPr>
        <w:rPr>
          <w:color w:val="808080" w:themeColor="background1" w:themeShade="80"/>
        </w:rPr>
      </w:pPr>
      <w:r w:rsidRPr="006D1D65">
        <w:rPr>
          <w:b/>
          <w:bCs/>
        </w:rPr>
        <w:t xml:space="preserve">AUTHORS AND AFFILIATIONS: </w:t>
      </w:r>
    </w:p>
    <w:p w14:paraId="3F6255BF" w14:textId="7259DEB3" w:rsidR="00685261" w:rsidRPr="006D1D65" w:rsidRDefault="00685261" w:rsidP="00C62215">
      <w:pPr>
        <w:widowControl/>
        <w:jc w:val="left"/>
      </w:pPr>
      <w:proofErr w:type="spellStart"/>
      <w:r w:rsidRPr="006D1D65">
        <w:t>Yunhan</w:t>
      </w:r>
      <w:proofErr w:type="spellEnd"/>
      <w:r w:rsidRPr="006D1D65">
        <w:t xml:space="preserve"> Ma</w:t>
      </w:r>
      <w:r w:rsidRPr="006D1D65">
        <w:rPr>
          <w:vertAlign w:val="superscript"/>
        </w:rPr>
        <w:t>*1,2</w:t>
      </w:r>
      <w:r w:rsidRPr="006D1D65">
        <w:t xml:space="preserve">, </w:t>
      </w:r>
      <w:proofErr w:type="spellStart"/>
      <w:r w:rsidRPr="006D1D65">
        <w:t>Baiyi</w:t>
      </w:r>
      <w:proofErr w:type="spellEnd"/>
      <w:r w:rsidRPr="006D1D65">
        <w:t xml:space="preserve"> </w:t>
      </w:r>
      <w:proofErr w:type="spellStart"/>
      <w:r w:rsidRPr="006D1D65">
        <w:t>Xie</w:t>
      </w:r>
      <w:proofErr w:type="spellEnd"/>
      <w:r w:rsidRPr="006D1D65">
        <w:rPr>
          <w:vertAlign w:val="superscript"/>
        </w:rPr>
        <w:t>*1,2</w:t>
      </w:r>
      <w:r w:rsidRPr="006D1D65">
        <w:t xml:space="preserve">, </w:t>
      </w:r>
      <w:proofErr w:type="spellStart"/>
      <w:r w:rsidRPr="006D1D65">
        <w:t>Helong</w:t>
      </w:r>
      <w:proofErr w:type="spellEnd"/>
      <w:r w:rsidRPr="006D1D65">
        <w:t xml:space="preserve"> Dai</w:t>
      </w:r>
      <w:r w:rsidRPr="006D1D65">
        <w:rPr>
          <w:vertAlign w:val="superscript"/>
        </w:rPr>
        <w:t>*3</w:t>
      </w:r>
      <w:r w:rsidR="00AC176F" w:rsidRPr="006D1D65">
        <w:rPr>
          <w:vertAlign w:val="superscript"/>
        </w:rPr>
        <w:t>,4</w:t>
      </w:r>
      <w:r w:rsidR="004B7A28" w:rsidRPr="006D1D65">
        <w:rPr>
          <w:vertAlign w:val="superscript"/>
          <w:lang w:eastAsia="zh-CN"/>
        </w:rPr>
        <w:t>,5</w:t>
      </w:r>
      <w:r w:rsidRPr="006D1D65">
        <w:t xml:space="preserve">, </w:t>
      </w:r>
      <w:proofErr w:type="spellStart"/>
      <w:r w:rsidR="00EC62AC" w:rsidRPr="006D1D65">
        <w:t>Chenxi</w:t>
      </w:r>
      <w:proofErr w:type="spellEnd"/>
      <w:r w:rsidR="00EC62AC" w:rsidRPr="006D1D65">
        <w:t xml:space="preserve"> Wang</w:t>
      </w:r>
      <w:r w:rsidR="00D20B3B" w:rsidRPr="006D1D65">
        <w:rPr>
          <w:vertAlign w:val="superscript"/>
        </w:rPr>
        <w:t>6</w:t>
      </w:r>
      <w:r w:rsidR="00EC62AC" w:rsidRPr="006D1D65">
        <w:t xml:space="preserve">, </w:t>
      </w:r>
      <w:proofErr w:type="spellStart"/>
      <w:r w:rsidR="00EC62AC" w:rsidRPr="006D1D65">
        <w:t>Shujiao</w:t>
      </w:r>
      <w:proofErr w:type="spellEnd"/>
      <w:r w:rsidR="00EC62AC" w:rsidRPr="006D1D65">
        <w:t xml:space="preserve"> Liu</w:t>
      </w:r>
      <w:r w:rsidR="00D20B3B" w:rsidRPr="006D1D65">
        <w:rPr>
          <w:vertAlign w:val="superscript"/>
        </w:rPr>
        <w:t>6</w:t>
      </w:r>
      <w:r w:rsidR="00EC62AC" w:rsidRPr="006D1D65">
        <w:t xml:space="preserve">, </w:t>
      </w:r>
      <w:proofErr w:type="spellStart"/>
      <w:r w:rsidR="000A5DC7" w:rsidRPr="006D1D65">
        <w:t>Tianshu</w:t>
      </w:r>
      <w:proofErr w:type="spellEnd"/>
      <w:r w:rsidR="000A5DC7" w:rsidRPr="006D1D65">
        <w:t xml:space="preserve"> Lan</w:t>
      </w:r>
      <w:r w:rsidR="00D20B3B" w:rsidRPr="006D1D65">
        <w:rPr>
          <w:vertAlign w:val="superscript"/>
        </w:rPr>
        <w:t>7</w:t>
      </w:r>
      <w:r w:rsidR="000A5DC7" w:rsidRPr="006D1D65">
        <w:t xml:space="preserve">, </w:t>
      </w:r>
      <w:proofErr w:type="spellStart"/>
      <w:r w:rsidR="00EC62AC" w:rsidRPr="006D1D65">
        <w:t>Shuangyue</w:t>
      </w:r>
      <w:proofErr w:type="spellEnd"/>
      <w:r w:rsidR="00EC62AC" w:rsidRPr="006D1D65">
        <w:t xml:space="preserve"> Xu</w:t>
      </w:r>
      <w:r w:rsidR="00EC62AC" w:rsidRPr="006D1D65">
        <w:rPr>
          <w:vertAlign w:val="superscript"/>
        </w:rPr>
        <w:t>1,2</w:t>
      </w:r>
      <w:r w:rsidR="000A5DC7" w:rsidRPr="006D1D65">
        <w:t xml:space="preserve">, </w:t>
      </w:r>
      <w:r w:rsidRPr="006D1D65">
        <w:t>Guoliang Yan</w:t>
      </w:r>
      <w:r w:rsidR="00EC62AC" w:rsidRPr="006D1D65">
        <w:rPr>
          <w:vertAlign w:val="superscript"/>
        </w:rPr>
        <w:t>#</w:t>
      </w:r>
      <w:r w:rsidRPr="006D1D65">
        <w:rPr>
          <w:vertAlign w:val="superscript"/>
        </w:rPr>
        <w:t>1,2</w:t>
      </w:r>
      <w:r w:rsidR="00886E1F" w:rsidRPr="006D1D65">
        <w:rPr>
          <w:vertAlign w:val="superscript"/>
        </w:rPr>
        <w:t>,</w:t>
      </w:r>
      <w:r w:rsidR="00D20B3B" w:rsidRPr="006D1D65">
        <w:rPr>
          <w:vertAlign w:val="superscript"/>
        </w:rPr>
        <w:t>6</w:t>
      </w:r>
      <w:r w:rsidR="000063D9" w:rsidRPr="006D1D65">
        <w:rPr>
          <w:vertAlign w:val="superscript"/>
        </w:rPr>
        <w:t xml:space="preserve"> </w:t>
      </w:r>
      <w:r w:rsidR="000063D9" w:rsidRPr="006D1D65">
        <w:t>and</w:t>
      </w:r>
      <w:r w:rsidRPr="006D1D65">
        <w:t xml:space="preserve"> </w:t>
      </w:r>
      <w:proofErr w:type="spellStart"/>
      <w:r w:rsidRPr="006D1D65">
        <w:t>Zhongquan</w:t>
      </w:r>
      <w:proofErr w:type="spellEnd"/>
      <w:r w:rsidRPr="006D1D65">
        <w:t xml:space="preserve"> Qi</w:t>
      </w:r>
      <w:r w:rsidR="00EC62AC" w:rsidRPr="006D1D65">
        <w:rPr>
          <w:vertAlign w:val="superscript"/>
        </w:rPr>
        <w:t>#</w:t>
      </w:r>
      <w:r w:rsidRPr="006D1D65">
        <w:rPr>
          <w:vertAlign w:val="superscript"/>
        </w:rPr>
        <w:t>1,2,</w:t>
      </w:r>
      <w:r w:rsidR="00D20B3B" w:rsidRPr="006D1D65">
        <w:rPr>
          <w:vertAlign w:val="superscript"/>
        </w:rPr>
        <w:t>8</w:t>
      </w:r>
    </w:p>
    <w:p w14:paraId="3A804E9D" w14:textId="77777777" w:rsidR="00685261" w:rsidRPr="006D1D65" w:rsidRDefault="00685261" w:rsidP="00C62215">
      <w:pPr>
        <w:widowControl/>
        <w:jc w:val="left"/>
      </w:pPr>
    </w:p>
    <w:p w14:paraId="6754A8C9" w14:textId="7BEE4D04" w:rsidR="00685261" w:rsidRPr="006D1D65" w:rsidRDefault="00685261" w:rsidP="00C62215">
      <w:pPr>
        <w:widowControl/>
        <w:jc w:val="left"/>
      </w:pPr>
      <w:r w:rsidRPr="006D1D65">
        <w:rPr>
          <w:vertAlign w:val="superscript"/>
        </w:rPr>
        <w:t xml:space="preserve">1 </w:t>
      </w:r>
      <w:bookmarkStart w:id="1" w:name="OLE_LINK11"/>
      <w:r w:rsidRPr="006D1D65">
        <w:t xml:space="preserve">Organ Transplantation </w:t>
      </w:r>
      <w:r w:rsidR="000063D9" w:rsidRPr="006D1D65">
        <w:t>I</w:t>
      </w:r>
      <w:r w:rsidRPr="006D1D65">
        <w:t>nstitute, School of Medicine, Xiamen University, Xiamen, Fujian</w:t>
      </w:r>
      <w:bookmarkEnd w:id="1"/>
      <w:r w:rsidRPr="006D1D65">
        <w:t>, China</w:t>
      </w:r>
    </w:p>
    <w:p w14:paraId="35DC195C" w14:textId="2062BE5E" w:rsidR="00685261" w:rsidRPr="006D1D65" w:rsidRDefault="00685261" w:rsidP="00C62215">
      <w:pPr>
        <w:widowControl/>
        <w:jc w:val="left"/>
      </w:pPr>
      <w:r w:rsidRPr="006D1D65">
        <w:rPr>
          <w:vertAlign w:val="superscript"/>
        </w:rPr>
        <w:t xml:space="preserve">2 </w:t>
      </w:r>
      <w:r w:rsidRPr="006D1D65">
        <w:t>Fujian Key Laboratory of Organ and Tissue Regeneration, Xiamen, Fujian, China</w:t>
      </w:r>
    </w:p>
    <w:p w14:paraId="57C5BF4E" w14:textId="326F7D5C" w:rsidR="00685261" w:rsidRPr="006D1D65" w:rsidRDefault="00685261" w:rsidP="00C62215">
      <w:pPr>
        <w:widowControl/>
        <w:jc w:val="left"/>
      </w:pPr>
      <w:r w:rsidRPr="006D1D65">
        <w:rPr>
          <w:vertAlign w:val="superscript"/>
        </w:rPr>
        <w:t>3</w:t>
      </w:r>
      <w:r w:rsidRPr="006D1D65">
        <w:t xml:space="preserve"> </w:t>
      </w:r>
      <w:r w:rsidR="004B247C" w:rsidRPr="006D1D65">
        <w:t xml:space="preserve">Department of Kidney Transplantation, Center of Organ Transplantation, The Second </w:t>
      </w:r>
      <w:proofErr w:type="spellStart"/>
      <w:r w:rsidR="004B247C" w:rsidRPr="006D1D65">
        <w:t>Xiangya</w:t>
      </w:r>
      <w:proofErr w:type="spellEnd"/>
      <w:r w:rsidR="004B247C" w:rsidRPr="006D1D65">
        <w:t xml:space="preserve"> Hospital of Central South University, Changsha, Hunan, Chin</w:t>
      </w:r>
      <w:r w:rsidRPr="006D1D65">
        <w:t>a</w:t>
      </w:r>
    </w:p>
    <w:p w14:paraId="6C991132" w14:textId="5EB57CCE" w:rsidR="00AC176F" w:rsidRPr="006D1D65" w:rsidRDefault="00AC176F" w:rsidP="00C62215">
      <w:pPr>
        <w:widowControl/>
        <w:jc w:val="left"/>
      </w:pPr>
      <w:r w:rsidRPr="006D1D65">
        <w:rPr>
          <w:vertAlign w:val="superscript"/>
          <w:lang w:eastAsia="zh-CN"/>
        </w:rPr>
        <w:t>4</w:t>
      </w:r>
      <w:r w:rsidRPr="006D1D65">
        <w:rPr>
          <w:lang w:eastAsia="zh-CN"/>
        </w:rPr>
        <w:t xml:space="preserve"> Clinical Research Center for Organ Transplantation in Hunan Province, Changsha, Hunan</w:t>
      </w:r>
      <w:r w:rsidRPr="006D1D65">
        <w:t>, China</w:t>
      </w:r>
    </w:p>
    <w:p w14:paraId="51450AA5" w14:textId="67058EB3" w:rsidR="00F04C9A" w:rsidRPr="006D1D65" w:rsidRDefault="00F04C9A" w:rsidP="00C62215">
      <w:pPr>
        <w:widowControl/>
        <w:jc w:val="left"/>
      </w:pPr>
      <w:r w:rsidRPr="006D1D65">
        <w:rPr>
          <w:vertAlign w:val="superscript"/>
        </w:rPr>
        <w:t>5</w:t>
      </w:r>
      <w:r w:rsidRPr="006D1D65">
        <w:t xml:space="preserve"> Clinical Immunology Center, Central South University, Changsha, Hunan, China</w:t>
      </w:r>
    </w:p>
    <w:p w14:paraId="356E5A4A" w14:textId="16F025B3" w:rsidR="004B7A28" w:rsidRPr="006D1D65" w:rsidRDefault="00F04C9A" w:rsidP="00C62215">
      <w:pPr>
        <w:widowControl/>
        <w:jc w:val="left"/>
        <w:rPr>
          <w:lang w:eastAsia="zh-CN"/>
        </w:rPr>
      </w:pPr>
      <w:r w:rsidRPr="006D1D65">
        <w:rPr>
          <w:vertAlign w:val="superscript"/>
          <w:lang w:eastAsia="zh-CN"/>
        </w:rPr>
        <w:t>6</w:t>
      </w:r>
      <w:r w:rsidR="004B7A28" w:rsidRPr="006D1D65">
        <w:rPr>
          <w:lang w:eastAsia="zh-CN"/>
        </w:rPr>
        <w:t xml:space="preserve"> </w:t>
      </w:r>
      <w:r w:rsidR="005632BB" w:rsidRPr="006D1D65">
        <w:rPr>
          <w:lang w:eastAsia="zh-CN"/>
        </w:rPr>
        <w:t xml:space="preserve">School of Medicine, Xiamen University, </w:t>
      </w:r>
      <w:r w:rsidR="005632BB" w:rsidRPr="006D1D65">
        <w:t>Xiamen, Fujian, China</w:t>
      </w:r>
    </w:p>
    <w:p w14:paraId="7B071C45" w14:textId="6D1C03E9" w:rsidR="000A5DC7" w:rsidRPr="006D1D65" w:rsidRDefault="00F04C9A" w:rsidP="00C62215">
      <w:pPr>
        <w:widowControl/>
        <w:jc w:val="left"/>
      </w:pPr>
      <w:r w:rsidRPr="006D1D65">
        <w:rPr>
          <w:vertAlign w:val="superscript"/>
          <w:lang w:eastAsia="zh-CN"/>
        </w:rPr>
        <w:t>7</w:t>
      </w:r>
      <w:r w:rsidR="000A5DC7" w:rsidRPr="006D1D65">
        <w:rPr>
          <w:vertAlign w:val="superscript"/>
          <w:lang w:eastAsia="zh-CN"/>
        </w:rPr>
        <w:t xml:space="preserve"> </w:t>
      </w:r>
      <w:r w:rsidR="005632BB" w:rsidRPr="006D1D65">
        <w:t>Xiamen Medical College, Xiamen, Fujian, China</w:t>
      </w:r>
    </w:p>
    <w:p w14:paraId="5848E7DB" w14:textId="61C92B06" w:rsidR="00685261" w:rsidRPr="006D1D65" w:rsidRDefault="00F04C9A" w:rsidP="00C62215">
      <w:pPr>
        <w:widowControl/>
        <w:jc w:val="left"/>
        <w:rPr>
          <w:vertAlign w:val="superscript"/>
          <w:lang w:eastAsia="zh-CN"/>
        </w:rPr>
      </w:pPr>
      <w:r w:rsidRPr="006D1D65">
        <w:rPr>
          <w:vertAlign w:val="superscript"/>
          <w:lang w:eastAsia="zh-CN"/>
        </w:rPr>
        <w:t>8</w:t>
      </w:r>
      <w:r w:rsidR="000A5DC7" w:rsidRPr="006D1D65">
        <w:rPr>
          <w:vertAlign w:val="superscript"/>
          <w:lang w:eastAsia="zh-CN"/>
        </w:rPr>
        <w:t xml:space="preserve"> </w:t>
      </w:r>
      <w:r w:rsidR="005632BB" w:rsidRPr="006D1D65">
        <w:t>Medical College, Guangxi University, Nanning, Guangxi, China</w:t>
      </w:r>
    </w:p>
    <w:p w14:paraId="7FF39233" w14:textId="77777777" w:rsidR="00685261" w:rsidRPr="006D1D65" w:rsidRDefault="00685261" w:rsidP="00C62215">
      <w:pPr>
        <w:widowControl/>
        <w:jc w:val="left"/>
      </w:pPr>
    </w:p>
    <w:p w14:paraId="3E3C9FF8" w14:textId="77777777" w:rsidR="00685261" w:rsidRPr="006D1D65" w:rsidRDefault="00685261" w:rsidP="00C62215">
      <w:pPr>
        <w:widowControl/>
        <w:jc w:val="left"/>
      </w:pPr>
      <w:r w:rsidRPr="006D1D65">
        <w:rPr>
          <w:vertAlign w:val="superscript"/>
        </w:rPr>
        <w:t>*</w:t>
      </w:r>
      <w:r w:rsidRPr="006D1D65">
        <w:t>These authors contributed equally</w:t>
      </w:r>
    </w:p>
    <w:p w14:paraId="36D1C73C" w14:textId="77777777" w:rsidR="00685261" w:rsidRPr="006D1D65" w:rsidRDefault="00685261" w:rsidP="00C62215">
      <w:pPr>
        <w:widowControl/>
        <w:jc w:val="left"/>
      </w:pPr>
    </w:p>
    <w:p w14:paraId="28D50FFB" w14:textId="50EFDB7C" w:rsidR="00685261" w:rsidRPr="006D1D65" w:rsidRDefault="00EC62AC" w:rsidP="00C62215">
      <w:pPr>
        <w:widowControl/>
        <w:jc w:val="left"/>
      </w:pPr>
      <w:r w:rsidRPr="006D1D65">
        <w:rPr>
          <w:vertAlign w:val="superscript"/>
        </w:rPr>
        <w:t>#</w:t>
      </w:r>
      <w:r w:rsidR="00685261" w:rsidRPr="006D1D65">
        <w:t>Corresponding Author</w:t>
      </w:r>
      <w:r w:rsidR="00F0586F" w:rsidRPr="006D1D65">
        <w:t>s</w:t>
      </w:r>
      <w:r w:rsidR="00685261" w:rsidRPr="006D1D65">
        <w:t xml:space="preserve">: </w:t>
      </w:r>
    </w:p>
    <w:p w14:paraId="10D2D918" w14:textId="77777777" w:rsidR="00685261" w:rsidRPr="006D1D65" w:rsidRDefault="00685261" w:rsidP="00C62215">
      <w:pPr>
        <w:widowControl/>
        <w:jc w:val="left"/>
      </w:pPr>
      <w:r w:rsidRPr="006D1D65">
        <w:t xml:space="preserve">Guoliang Yan at </w:t>
      </w:r>
      <w:hyperlink r:id="rId8" w:history="1">
        <w:r w:rsidRPr="006D1D65">
          <w:rPr>
            <w:rStyle w:val="Hyperlink"/>
          </w:rPr>
          <w:t>zhuanyiyan@126.com</w:t>
        </w:r>
      </w:hyperlink>
    </w:p>
    <w:p w14:paraId="03DF1715" w14:textId="77777777" w:rsidR="00685261" w:rsidRPr="006D1D65" w:rsidRDefault="00685261" w:rsidP="00C62215">
      <w:pPr>
        <w:widowControl/>
        <w:jc w:val="left"/>
      </w:pPr>
      <w:proofErr w:type="spellStart"/>
      <w:r w:rsidRPr="006D1D65">
        <w:t>Zhongquan</w:t>
      </w:r>
      <w:proofErr w:type="spellEnd"/>
      <w:r w:rsidRPr="006D1D65">
        <w:t xml:space="preserve"> Qi at </w:t>
      </w:r>
      <w:hyperlink r:id="rId9" w:history="1">
        <w:r w:rsidRPr="006D1D65">
          <w:rPr>
            <w:rStyle w:val="Hyperlink"/>
          </w:rPr>
          <w:t>zqqi@xmu.edu.cn</w:t>
        </w:r>
      </w:hyperlink>
    </w:p>
    <w:p w14:paraId="20853E4C" w14:textId="77777777" w:rsidR="00685261" w:rsidRPr="006D1D65" w:rsidRDefault="00685261" w:rsidP="00C62215">
      <w:pPr>
        <w:widowControl/>
        <w:jc w:val="left"/>
      </w:pPr>
    </w:p>
    <w:p w14:paraId="32B3AFE5" w14:textId="77777777" w:rsidR="00685261" w:rsidRPr="006D1D65" w:rsidRDefault="00685261" w:rsidP="00C62215">
      <w:pPr>
        <w:widowControl/>
        <w:jc w:val="left"/>
      </w:pPr>
      <w:r w:rsidRPr="006D1D65">
        <w:t>Email Addresses of Co-authors:</w:t>
      </w:r>
    </w:p>
    <w:p w14:paraId="326FA634" w14:textId="77777777" w:rsidR="00685261" w:rsidRPr="006D1D65" w:rsidRDefault="00685261" w:rsidP="00C62215">
      <w:pPr>
        <w:rPr>
          <w:lang w:val="fi-FI"/>
        </w:rPr>
      </w:pPr>
      <w:r w:rsidRPr="006D1D65">
        <w:rPr>
          <w:lang w:val="fi-FI"/>
        </w:rPr>
        <w:t>Yunhan Ma (</w:t>
      </w:r>
      <w:r w:rsidR="003406C0" w:rsidRPr="006D1D65">
        <w:fldChar w:fldCharType="begin"/>
      </w:r>
      <w:r w:rsidR="003406C0" w:rsidRPr="006D1D65">
        <w:instrText xml:space="preserve"> HYPERLINK "mailto:mayh186@163.com" </w:instrText>
      </w:r>
      <w:r w:rsidR="003406C0" w:rsidRPr="006D1D65">
        <w:fldChar w:fldCharType="separate"/>
      </w:r>
      <w:r w:rsidRPr="006D1D65">
        <w:rPr>
          <w:rStyle w:val="Hyperlink"/>
          <w:lang w:val="fi-FI"/>
        </w:rPr>
        <w:t>mayh186@163.com</w:t>
      </w:r>
      <w:r w:rsidR="003406C0" w:rsidRPr="006D1D65">
        <w:rPr>
          <w:rStyle w:val="Hyperlink"/>
          <w:lang w:val="fi-FI"/>
        </w:rPr>
        <w:fldChar w:fldCharType="end"/>
      </w:r>
      <w:r w:rsidRPr="006D1D65">
        <w:rPr>
          <w:lang w:val="fi-FI"/>
        </w:rPr>
        <w:t>)</w:t>
      </w:r>
    </w:p>
    <w:p w14:paraId="0047F3B5" w14:textId="77777777" w:rsidR="00685261" w:rsidRPr="006D1D65" w:rsidRDefault="00685261" w:rsidP="00C62215">
      <w:pPr>
        <w:rPr>
          <w:lang w:val="fi-FI"/>
        </w:rPr>
      </w:pPr>
      <w:r w:rsidRPr="006D1D65">
        <w:rPr>
          <w:lang w:val="fi-FI"/>
        </w:rPr>
        <w:t>Baiyi Xie (</w:t>
      </w:r>
      <w:hyperlink r:id="rId10" w:history="1">
        <w:r w:rsidRPr="006D1D65">
          <w:rPr>
            <w:rStyle w:val="Hyperlink"/>
            <w:lang w:val="fi-FI"/>
          </w:rPr>
          <w:t>milord1108@hotmail.com</w:t>
        </w:r>
      </w:hyperlink>
      <w:r w:rsidRPr="006D1D65">
        <w:rPr>
          <w:lang w:val="fi-FI"/>
        </w:rPr>
        <w:t>)</w:t>
      </w:r>
    </w:p>
    <w:p w14:paraId="32B171D0" w14:textId="5388FF82" w:rsidR="007A4DD6" w:rsidRPr="006D1D65" w:rsidRDefault="00685261" w:rsidP="00C62215">
      <w:proofErr w:type="spellStart"/>
      <w:r w:rsidRPr="006D1D65">
        <w:t>Helong</w:t>
      </w:r>
      <w:proofErr w:type="spellEnd"/>
      <w:r w:rsidRPr="006D1D65">
        <w:t xml:space="preserve"> Dai (</w:t>
      </w:r>
      <w:hyperlink r:id="rId11" w:history="1">
        <w:r w:rsidR="004B247C" w:rsidRPr="006D1D65">
          <w:rPr>
            <w:rStyle w:val="Hyperlink"/>
          </w:rPr>
          <w:t>helong68888@csu.edu.com</w:t>
        </w:r>
      </w:hyperlink>
      <w:r w:rsidRPr="006D1D65">
        <w:t>)</w:t>
      </w:r>
    </w:p>
    <w:p w14:paraId="60FCB589" w14:textId="42D11221" w:rsidR="00D04A95" w:rsidRPr="006D1D65" w:rsidRDefault="00D04A95" w:rsidP="00C62215">
      <w:pPr>
        <w:rPr>
          <w:bCs/>
          <w:color w:val="808080" w:themeColor="background1" w:themeShade="80"/>
        </w:rPr>
      </w:pPr>
    </w:p>
    <w:p w14:paraId="71B79AC9" w14:textId="3B6BCEC9" w:rsidR="006305D7" w:rsidRPr="006D1D65" w:rsidRDefault="006305D7" w:rsidP="00C62215">
      <w:pPr>
        <w:pStyle w:val="NormalWeb"/>
        <w:spacing w:before="0" w:beforeAutospacing="0" w:after="0" w:afterAutospacing="0"/>
      </w:pPr>
      <w:r w:rsidRPr="006D1D65">
        <w:rPr>
          <w:b/>
          <w:bCs/>
        </w:rPr>
        <w:t>K</w:t>
      </w:r>
      <w:r w:rsidR="004B247C" w:rsidRPr="006D1D65">
        <w:rPr>
          <w:b/>
          <w:bCs/>
        </w:rPr>
        <w:t>eywords</w:t>
      </w:r>
      <w:r w:rsidRPr="006D1D65">
        <w:rPr>
          <w:b/>
          <w:bCs/>
        </w:rPr>
        <w:t>:</w:t>
      </w:r>
      <w:r w:rsidRPr="006D1D65">
        <w:t xml:space="preserve"> </w:t>
      </w:r>
    </w:p>
    <w:p w14:paraId="6C0B0781" w14:textId="044C990D" w:rsidR="007A4DD6" w:rsidRPr="006D1D65" w:rsidRDefault="00685261" w:rsidP="00C62215">
      <w:pPr>
        <w:rPr>
          <w:color w:val="808080" w:themeColor="background1" w:themeShade="80"/>
        </w:rPr>
      </w:pPr>
      <w:bookmarkStart w:id="2" w:name="OLE_LINK54"/>
      <w:bookmarkStart w:id="3" w:name="OLE_LINK53"/>
      <w:r w:rsidRPr="006D1D65">
        <w:t>Cervical heterotopic heart transplantation</w:t>
      </w:r>
      <w:bookmarkEnd w:id="2"/>
      <w:bookmarkEnd w:id="3"/>
      <w:r w:rsidR="00513C03" w:rsidRPr="006D1D65">
        <w:t>,</w:t>
      </w:r>
      <w:r w:rsidRPr="006D1D65">
        <w:t xml:space="preserve"> Cuff technique</w:t>
      </w:r>
      <w:r w:rsidR="00513C03" w:rsidRPr="006D1D65">
        <w:t>,</w:t>
      </w:r>
      <w:r w:rsidRPr="006D1D65">
        <w:t xml:space="preserve"> Inner tube technique</w:t>
      </w:r>
      <w:r w:rsidR="00513C03" w:rsidRPr="006D1D65">
        <w:t>,</w:t>
      </w:r>
      <w:r w:rsidRPr="006D1D65">
        <w:t xml:space="preserve"> </w:t>
      </w:r>
      <w:r w:rsidR="00023DC3" w:rsidRPr="006D1D65">
        <w:t>Operation time</w:t>
      </w:r>
      <w:r w:rsidR="00513C03" w:rsidRPr="006D1D65">
        <w:t>,</w:t>
      </w:r>
      <w:r w:rsidR="00023DC3" w:rsidRPr="006D1D65">
        <w:t xml:space="preserve"> </w:t>
      </w:r>
      <w:r w:rsidRPr="006D1D65">
        <w:t>Ischemia time</w:t>
      </w:r>
      <w:r w:rsidR="00513C03" w:rsidRPr="006D1D65">
        <w:t>,</w:t>
      </w:r>
      <w:r w:rsidRPr="006D1D65">
        <w:t xml:space="preserve"> Cooperate</w:t>
      </w:r>
      <w:r w:rsidRPr="006D1D65">
        <w:rPr>
          <w:color w:val="808080"/>
        </w:rPr>
        <w:t xml:space="preserve"> </w:t>
      </w:r>
    </w:p>
    <w:p w14:paraId="1CB4E390" w14:textId="77777777" w:rsidR="006305D7" w:rsidRPr="006D1D65" w:rsidRDefault="006305D7" w:rsidP="00C62215">
      <w:pPr>
        <w:pStyle w:val="NormalWeb"/>
        <w:spacing w:before="0" w:beforeAutospacing="0" w:after="0" w:afterAutospacing="0"/>
      </w:pPr>
    </w:p>
    <w:p w14:paraId="628AC4B5" w14:textId="1ED618ED" w:rsidR="006305D7" w:rsidRPr="006D1D65" w:rsidRDefault="00086FF5" w:rsidP="00C62215">
      <w:r w:rsidRPr="006D1D65">
        <w:rPr>
          <w:b/>
          <w:bCs/>
        </w:rPr>
        <w:t>S</w:t>
      </w:r>
      <w:r w:rsidR="004B247C" w:rsidRPr="006D1D65">
        <w:rPr>
          <w:b/>
          <w:bCs/>
        </w:rPr>
        <w:t>ummary</w:t>
      </w:r>
      <w:r w:rsidR="006305D7" w:rsidRPr="006D1D65">
        <w:rPr>
          <w:b/>
          <w:bCs/>
        </w:rPr>
        <w:t>:</w:t>
      </w:r>
      <w:r w:rsidR="006305D7" w:rsidRPr="006D1D65">
        <w:t xml:space="preserve"> </w:t>
      </w:r>
    </w:p>
    <w:p w14:paraId="761028D6" w14:textId="229FF310" w:rsidR="006305D7" w:rsidRPr="006D1D65" w:rsidRDefault="00685261" w:rsidP="00C62215">
      <w:r w:rsidRPr="006D1D65">
        <w:t xml:space="preserve">We introduce </w:t>
      </w:r>
      <w:r w:rsidR="00513C03" w:rsidRPr="006D1D65">
        <w:t>an</w:t>
      </w:r>
      <w:r w:rsidRPr="006D1D65">
        <w:t xml:space="preserve"> inner tube approach to the cuff technique for mouse cervical heterotopic heart transplantation to help evert the vessel over the cuff. We found that cooperation between </w:t>
      </w:r>
      <w:r w:rsidR="004675F2" w:rsidRPr="006D1D65">
        <w:rPr>
          <w:lang w:eastAsia="zh-CN"/>
        </w:rPr>
        <w:t>two</w:t>
      </w:r>
      <w:r w:rsidRPr="006D1D65">
        <w:t xml:space="preserve"> experienced surgeons markedly shortens the operation time.</w:t>
      </w:r>
    </w:p>
    <w:p w14:paraId="13720510" w14:textId="77777777" w:rsidR="00685261" w:rsidRPr="006D1D65" w:rsidRDefault="00685261" w:rsidP="00C62215"/>
    <w:p w14:paraId="64FB8590" w14:textId="65E509B3" w:rsidR="006305D7" w:rsidRPr="006D1D65" w:rsidRDefault="006305D7" w:rsidP="00C62215">
      <w:pPr>
        <w:rPr>
          <w:color w:val="808080"/>
        </w:rPr>
      </w:pPr>
      <w:r w:rsidRPr="006D1D65">
        <w:rPr>
          <w:b/>
          <w:bCs/>
        </w:rPr>
        <w:t>A</w:t>
      </w:r>
      <w:r w:rsidR="004B247C" w:rsidRPr="006D1D65">
        <w:rPr>
          <w:b/>
          <w:bCs/>
        </w:rPr>
        <w:t>bstract</w:t>
      </w:r>
      <w:r w:rsidRPr="006D1D65">
        <w:rPr>
          <w:b/>
          <w:bCs/>
        </w:rPr>
        <w:t>:</w:t>
      </w:r>
      <w:r w:rsidRPr="006D1D65">
        <w:t xml:space="preserve"> </w:t>
      </w:r>
    </w:p>
    <w:p w14:paraId="6E2B72F2" w14:textId="7750B401" w:rsidR="00685261" w:rsidRPr="006D1D65" w:rsidRDefault="00685261" w:rsidP="00C62215">
      <w:pPr>
        <w:jc w:val="left"/>
      </w:pPr>
      <w:r w:rsidRPr="006D1D65">
        <w:t>Murine cardiac transplantation has been performed for more than 40 years. With advancements in microsurgery, certain new techniques have been used to improve surgical efficiency. In our lab, we</w:t>
      </w:r>
      <w:r w:rsidR="008A4717" w:rsidRPr="006D1D65">
        <w:t xml:space="preserve"> have</w:t>
      </w:r>
      <w:r w:rsidRPr="006D1D65">
        <w:t xml:space="preserve"> optimized the cuff technique </w:t>
      </w:r>
      <w:r w:rsidR="008A4717" w:rsidRPr="006D1D65">
        <w:t>with</w:t>
      </w:r>
      <w:r w:rsidRPr="006D1D65">
        <w:t xml:space="preserve"> </w:t>
      </w:r>
      <w:r w:rsidR="004675F2" w:rsidRPr="006D1D65">
        <w:t>two</w:t>
      </w:r>
      <w:r w:rsidRPr="006D1D65">
        <w:t xml:space="preserve"> major steps. First, we use</w:t>
      </w:r>
      <w:r w:rsidR="004675F2" w:rsidRPr="006D1D65">
        <w:t>d</w:t>
      </w:r>
      <w:r w:rsidRPr="006D1D65">
        <w:t xml:space="preserve"> the inner tube technique to insert a temporary inner tube into the external jugular vein and carotid artery blood vessel to facilitate eversion of the vessel over the cuff. Second, </w:t>
      </w:r>
      <w:r w:rsidR="004675F2" w:rsidRPr="006D1D65">
        <w:t xml:space="preserve">we </w:t>
      </w:r>
      <w:r w:rsidR="004675F2" w:rsidRPr="006D1D65">
        <w:lastRenderedPageBreak/>
        <w:t xml:space="preserve">performed </w:t>
      </w:r>
      <w:r w:rsidRPr="006D1D65">
        <w:t xml:space="preserve">complete heterotopic cardiac transplantation through </w:t>
      </w:r>
      <w:bookmarkStart w:id="4" w:name="OLE_LINK55"/>
      <w:bookmarkStart w:id="5" w:name="OLE_LINK56"/>
      <w:r w:rsidR="008A4717" w:rsidRPr="006D1D65">
        <w:t xml:space="preserve">the </w:t>
      </w:r>
      <w:r w:rsidRPr="006D1D65">
        <w:t>collaboration</w:t>
      </w:r>
      <w:bookmarkEnd w:id="4"/>
      <w:bookmarkEnd w:id="5"/>
      <w:r w:rsidRPr="006D1D65">
        <w:t xml:space="preserve"> </w:t>
      </w:r>
      <w:r w:rsidR="008A4717" w:rsidRPr="006D1D65">
        <w:t xml:space="preserve">of </w:t>
      </w:r>
      <w:r w:rsidR="004675F2" w:rsidRPr="006D1D65">
        <w:t xml:space="preserve">two </w:t>
      </w:r>
      <w:r w:rsidRPr="006D1D65">
        <w:t xml:space="preserve">experienced surgeons. These </w:t>
      </w:r>
      <w:r w:rsidR="008A4717" w:rsidRPr="006D1D65">
        <w:t xml:space="preserve">modifications </w:t>
      </w:r>
      <w:r w:rsidRPr="006D1D65">
        <w:t>effectively reduce</w:t>
      </w:r>
      <w:r w:rsidR="004675F2" w:rsidRPr="006D1D65">
        <w:t>d</w:t>
      </w:r>
      <w:r w:rsidRPr="006D1D65">
        <w:t xml:space="preserve"> the operation time to 25 minutes, with a success rate of 95%. In this report, we describe these procedures in detail and provide a supplemental video. We believe that this report on the improved cuff technique will offer practical guidance for murine heterotopic heart transplantation and will enhance the utility of this mouse model for basic research.</w:t>
      </w:r>
    </w:p>
    <w:p w14:paraId="6BDA7357" w14:textId="77777777" w:rsidR="000063D9" w:rsidRPr="006D1D65" w:rsidRDefault="000063D9" w:rsidP="00C62215">
      <w:pPr>
        <w:rPr>
          <w:b/>
        </w:rPr>
      </w:pPr>
    </w:p>
    <w:p w14:paraId="00D25F73" w14:textId="7D7E283C" w:rsidR="006305D7" w:rsidRPr="006D1D65" w:rsidRDefault="006305D7" w:rsidP="00C62215">
      <w:pPr>
        <w:rPr>
          <w:color w:val="808080"/>
        </w:rPr>
      </w:pPr>
      <w:r w:rsidRPr="006D1D65">
        <w:rPr>
          <w:b/>
        </w:rPr>
        <w:t>I</w:t>
      </w:r>
      <w:r w:rsidR="004B247C" w:rsidRPr="006D1D65">
        <w:rPr>
          <w:b/>
        </w:rPr>
        <w:t>ntroduction</w:t>
      </w:r>
      <w:r w:rsidRPr="006D1D65">
        <w:rPr>
          <w:b/>
          <w:bCs/>
        </w:rPr>
        <w:t>:</w:t>
      </w:r>
      <w:r w:rsidRPr="006D1D65">
        <w:t xml:space="preserve"> </w:t>
      </w:r>
    </w:p>
    <w:p w14:paraId="2D13223F" w14:textId="07FF68B1" w:rsidR="008A4717" w:rsidRPr="006D1D65" w:rsidRDefault="00685261" w:rsidP="008A4717">
      <w:pPr>
        <w:jc w:val="left"/>
      </w:pPr>
      <w:r w:rsidRPr="006D1D65">
        <w:t xml:space="preserve">The establishment of mouse </w:t>
      </w:r>
      <w:bookmarkStart w:id="6" w:name="OLE_LINK32"/>
      <w:bookmarkStart w:id="7" w:name="OLE_LINK31"/>
      <w:r w:rsidRPr="006D1D65">
        <w:t>heterotopic</w:t>
      </w:r>
      <w:bookmarkEnd w:id="6"/>
      <w:bookmarkEnd w:id="7"/>
      <w:r w:rsidRPr="006D1D65">
        <w:t xml:space="preserve"> heart transplantation through end-to-end anastomosis </w:t>
      </w:r>
      <w:r w:rsidR="008A4717" w:rsidRPr="006D1D65">
        <w:t xml:space="preserve">within </w:t>
      </w:r>
      <w:r w:rsidRPr="006D1D65">
        <w:t xml:space="preserve">the abdomen in 1973 was a major milestone in basic </w:t>
      </w:r>
      <w:r w:rsidR="000063D9" w:rsidRPr="006D1D65">
        <w:t xml:space="preserve">transplant immunology </w:t>
      </w:r>
      <w:r w:rsidRPr="006D1D65">
        <w:t>research</w:t>
      </w:r>
      <w:r w:rsidRPr="006D1D65">
        <w:fldChar w:fldCharType="begin"/>
      </w:r>
      <w:r w:rsidRPr="006D1D65">
        <w:instrText xml:space="preserve"> ADDIN EN.CITE &lt;EndNote&gt;&lt;Cite&gt;&lt;Author&gt;Corry&lt;/Author&gt;&lt;Year&gt;1973&lt;/Year&gt;&lt;RecNum&gt;144&lt;/RecNum&gt;&lt;DisplayText&gt;&lt;style face="superscript"&gt;1&lt;/style&gt;&lt;/DisplayText&gt;&lt;record&gt;&lt;rec-number&gt;144&lt;/rec-number&gt;&lt;foreign-keys&gt;&lt;key app="EN" db-id="dr2er0xz0x00zjetr9452psixz0wf5xsaeev" timestamp="1543924199"&gt;144&lt;/key&gt;&lt;/foreign-keys&gt;&lt;ref-type name="Journal Article"&gt;17&lt;/ref-type&gt;&lt;contributors&gt;&lt;authors&gt;&lt;author&gt;Corry, R. J.&lt;/author&gt;&lt;author&gt;Winn, H. J.&lt;/author&gt;&lt;author&gt;Russell, P. S.&lt;/author&gt;&lt;/authors&gt;&lt;/contributors&gt;&lt;titles&gt;&lt;title&gt;Heart transplantation in congenic strains of mice&lt;/title&gt;&lt;secondary-title&gt;Transplant Proc&lt;/secondary-title&gt;&lt;alt-title&gt;Transplantation proceedings&lt;/alt-title&gt;&lt;/titles&gt;&lt;periodical&gt;&lt;full-title&gt;Transplant Proc&lt;/full-title&gt;&lt;/periodical&gt;&lt;pages&gt;733-5&lt;/pages&gt;&lt;volume&gt;5&lt;/volume&gt;&lt;number&gt;1&lt;/number&gt;&lt;keywords&gt;&lt;keyword&gt;Animals&lt;/keyword&gt;&lt;keyword&gt;Graft Rejection&lt;/keyword&gt;&lt;keyword&gt;*Heart Transplantation&lt;/keyword&gt;&lt;keyword&gt;*Histocompatibility&lt;/keyword&gt;&lt;keyword&gt;Lymphocytes/immunology&lt;/keyword&gt;&lt;keyword&gt;Male&lt;/keyword&gt;&lt;keyword&gt;Rats&lt;/keyword&gt;&lt;keyword&gt;Rats, Inbred Strains&lt;/keyword&gt;&lt;keyword&gt;Skin Transplantation&lt;/keyword&gt;&lt;keyword&gt;Spleen/cytology&lt;/keyword&gt;&lt;keyword&gt;Transplantation Immunology&lt;/keyword&gt;&lt;keyword&gt;Transplantation, Homologous&lt;/keyword&gt;&lt;/keywords&gt;&lt;dates&gt;&lt;year&gt;1973&lt;/year&gt;&lt;pub-dates&gt;&lt;date&gt;Mar&lt;/date&gt;&lt;/pub-dates&gt;&lt;/dates&gt;&lt;isbn&gt;0041-1345 (Print)&amp;#xD;0041-1345 (Linking)&lt;/isbn&gt;&lt;accession-num&gt;4572133&lt;/accession-num&gt;&lt;urls&gt;&lt;related-urls&gt;&lt;url&gt;http://www.ncbi.nlm.nih.gov/pubmed/4572133&lt;/url&gt;&lt;/related-urls&gt;&lt;/urls&gt;&lt;/record&gt;&lt;/Cite&gt;&lt;/EndNote&gt;</w:instrText>
      </w:r>
      <w:r w:rsidRPr="006D1D65">
        <w:fldChar w:fldCharType="separate"/>
      </w:r>
      <w:r w:rsidRPr="006D1D65">
        <w:rPr>
          <w:vertAlign w:val="superscript"/>
        </w:rPr>
        <w:t>1</w:t>
      </w:r>
      <w:r w:rsidRPr="006D1D65">
        <w:fldChar w:fldCharType="end"/>
      </w:r>
      <w:r w:rsidRPr="006D1D65">
        <w:t xml:space="preserve">. </w:t>
      </w:r>
      <w:bookmarkStart w:id="8" w:name="_Hlk39303831"/>
      <w:r w:rsidRPr="006D1D65">
        <w:t xml:space="preserve">This </w:t>
      </w:r>
      <w:r w:rsidR="00746495" w:rsidRPr="006D1D65">
        <w:t xml:space="preserve">model </w:t>
      </w:r>
      <w:r w:rsidR="008A4717" w:rsidRPr="006D1D65">
        <w:t xml:space="preserve">provided </w:t>
      </w:r>
      <w:r w:rsidR="00746495" w:rsidRPr="006D1D65">
        <w:t xml:space="preserve">an important and valid tool </w:t>
      </w:r>
      <w:r w:rsidR="008A4717" w:rsidRPr="006D1D65">
        <w:t>for analyz</w:t>
      </w:r>
      <w:r w:rsidR="004675F2" w:rsidRPr="006D1D65">
        <w:t>ing</w:t>
      </w:r>
      <w:r w:rsidR="008A4717" w:rsidRPr="006D1D65">
        <w:t xml:space="preserve"> </w:t>
      </w:r>
      <w:r w:rsidR="00746495" w:rsidRPr="006D1D65">
        <w:t>the mechanism</w:t>
      </w:r>
      <w:r w:rsidR="008A4717" w:rsidRPr="006D1D65">
        <w:t>s</w:t>
      </w:r>
      <w:r w:rsidR="00746495" w:rsidRPr="006D1D65">
        <w:t xml:space="preserve"> of </w:t>
      </w:r>
      <w:r w:rsidRPr="006D1D65">
        <w:t>ischemia reperfusion injury</w:t>
      </w:r>
      <w:r w:rsidR="00F86581" w:rsidRPr="006D1D65">
        <w:fldChar w:fldCharType="begin">
          <w:fldData xml:space="preserve">PEVuZE5vdGU+PENpdGU+PEF1dGhvcj5RdWU8L0F1dGhvcj48WWVhcj4yMDE5PC9ZZWFyPjxSZWNO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</w:fldData>
        </w:fldChar>
      </w:r>
      <w:r w:rsidR="00F86581" w:rsidRPr="006D1D65">
        <w:instrText xml:space="preserve"> ADDIN EN.CITE </w:instrText>
      </w:r>
      <w:r w:rsidR="00F86581" w:rsidRPr="006D1D65">
        <w:fldChar w:fldCharType="begin">
          <w:fldData xml:space="preserve">PEVuZE5vdGU+PENpdGU+PEF1dGhvcj5RdWU8L0F1dGhvcj48WWVhcj4yMDE5PC9ZZWFyPjxSZWNO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</w:fldData>
        </w:fldChar>
      </w:r>
      <w:r w:rsidR="00F86581" w:rsidRPr="006D1D65">
        <w:instrText xml:space="preserve"> ADDIN EN.CITE.DATA </w:instrText>
      </w:r>
      <w:r w:rsidR="00F86581" w:rsidRPr="006D1D65">
        <w:fldChar w:fldCharType="end"/>
      </w:r>
      <w:r w:rsidR="00F86581" w:rsidRPr="006D1D65">
        <w:fldChar w:fldCharType="separate"/>
      </w:r>
      <w:r w:rsidR="00F86581" w:rsidRPr="006D1D65">
        <w:rPr>
          <w:noProof/>
          <w:vertAlign w:val="superscript"/>
        </w:rPr>
        <w:t>2</w:t>
      </w:r>
      <w:r w:rsidR="00F86581" w:rsidRPr="006D1D65">
        <w:fldChar w:fldCharType="end"/>
      </w:r>
      <w:r w:rsidRPr="006D1D65">
        <w:t>, immunological rejection</w:t>
      </w:r>
      <w:r w:rsidR="008A4717" w:rsidRPr="006D1D65">
        <w:t>,</w:t>
      </w:r>
      <w:r w:rsidR="00746495" w:rsidRPr="006D1D65">
        <w:t xml:space="preserve"> and</w:t>
      </w:r>
      <w:r w:rsidRPr="006D1D65">
        <w:t xml:space="preserve"> tolerance</w:t>
      </w:r>
      <w:bookmarkEnd w:id="8"/>
      <w:r w:rsidR="00C805E1" w:rsidRPr="006D1D65">
        <w:fldChar w:fldCharType="begin">
          <w:fldData xml:space="preserve">PEVuZE5vdGU+PENpdGU+PEF1dGhvcj5XYW5nPC9BdXRob3I+PFllYXI+MjAwMjwvWWVhcj48UmVj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YwOS0xNDwvcGFnZXM+PHZvbHVtZT4xMDU8L3ZvbHVtZT48bnVtYmVyPjEzPC9u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0NzEtODA8L3BhZ2VzPjx2b2x1bWU+Mjwvdm9sdW1lPjxu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=
</w:fldData>
        </w:fldChar>
      </w:r>
      <w:r w:rsidR="00F86581" w:rsidRPr="006D1D65">
        <w:instrText xml:space="preserve"> ADDIN EN.CITE </w:instrText>
      </w:r>
      <w:r w:rsidR="00F86581" w:rsidRPr="006D1D65">
        <w:fldChar w:fldCharType="begin">
          <w:fldData xml:space="preserve">PEVuZE5vdGU+PENpdGU+PEF1dGhvcj5XYW5nPC9BdXRob3I+PFllYXI+MjAwMjwvWWVhcj48UmVj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YwOS0xNDwvcGFnZXM+PHZvbHVtZT4xMDU8L3ZvbHVtZT48bnVtYmVyPjEzPC9u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0NzEtODA8L3BhZ2VzPjx2b2x1bWU+Mjwvdm9sdW1lPjxu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=
</w:fldData>
        </w:fldChar>
      </w:r>
      <w:r w:rsidR="00F86581" w:rsidRPr="006D1D65">
        <w:instrText xml:space="preserve"> ADDIN EN.CITE.DATA </w:instrText>
      </w:r>
      <w:r w:rsidR="00F86581" w:rsidRPr="006D1D65">
        <w:fldChar w:fldCharType="end"/>
      </w:r>
      <w:r w:rsidR="00C805E1" w:rsidRPr="006D1D65">
        <w:fldChar w:fldCharType="separate"/>
      </w:r>
      <w:r w:rsidR="00F86581" w:rsidRPr="006D1D65">
        <w:rPr>
          <w:noProof/>
          <w:vertAlign w:val="superscript"/>
        </w:rPr>
        <w:t>3,4</w:t>
      </w:r>
      <w:r w:rsidR="00C805E1" w:rsidRPr="006D1D65">
        <w:fldChar w:fldCharType="end"/>
      </w:r>
      <w:r w:rsidRPr="006D1D65">
        <w:t>.</w:t>
      </w:r>
      <w:r w:rsidR="008A4717" w:rsidRPr="006D1D65">
        <w:t xml:space="preserve"> </w:t>
      </w:r>
      <w:r w:rsidRPr="006D1D65">
        <w:t xml:space="preserve">However, </w:t>
      </w:r>
      <w:r w:rsidR="008601CC" w:rsidRPr="006D1D65">
        <w:rPr>
          <w:lang w:eastAsia="zh-CN"/>
        </w:rPr>
        <w:t>the</w:t>
      </w:r>
      <w:r w:rsidR="008601CC" w:rsidRPr="006D1D65">
        <w:t xml:space="preserve"> </w:t>
      </w:r>
      <w:r w:rsidRPr="006D1D65">
        <w:t>complex and time-consuming nature of the surgery</w:t>
      </w:r>
      <w:r w:rsidR="008A4717" w:rsidRPr="006D1D65">
        <w:t xml:space="preserve"> as well as</w:t>
      </w:r>
      <w:r w:rsidRPr="006D1D65">
        <w:t xml:space="preserve"> the potential </w:t>
      </w:r>
      <w:r w:rsidR="008A4717" w:rsidRPr="006D1D65">
        <w:t xml:space="preserve">for </w:t>
      </w:r>
      <w:r w:rsidRPr="006D1D65">
        <w:t xml:space="preserve">infections </w:t>
      </w:r>
      <w:r w:rsidR="008A4717" w:rsidRPr="006D1D65">
        <w:t xml:space="preserve">can </w:t>
      </w:r>
      <w:r w:rsidRPr="006D1D65">
        <w:t xml:space="preserve">result in severe </w:t>
      </w:r>
      <w:r w:rsidR="008A4717" w:rsidRPr="006D1D65">
        <w:t xml:space="preserve">perioperative </w:t>
      </w:r>
      <w:r w:rsidRPr="006D1D65">
        <w:t xml:space="preserve">abdominal adhesions and inflammatory reactions, </w:t>
      </w:r>
      <w:r w:rsidR="008A4717" w:rsidRPr="006D1D65">
        <w:t>resulting in</w:t>
      </w:r>
      <w:r w:rsidRPr="006D1D65">
        <w:t xml:space="preserve"> </w:t>
      </w:r>
      <w:r w:rsidR="008A4717" w:rsidRPr="006D1D65">
        <w:t xml:space="preserve">a </w:t>
      </w:r>
      <w:r w:rsidRPr="006D1D65">
        <w:t xml:space="preserve">low efficiency </w:t>
      </w:r>
      <w:r w:rsidR="008A4717" w:rsidRPr="006D1D65">
        <w:t xml:space="preserve">for heterotopic </w:t>
      </w:r>
      <w:r w:rsidRPr="006D1D65">
        <w:t xml:space="preserve">heart transplantation model. </w:t>
      </w:r>
    </w:p>
    <w:p w14:paraId="47AAAB61" w14:textId="77777777" w:rsidR="00133C60" w:rsidRPr="006D1D65" w:rsidRDefault="00133C60" w:rsidP="00133C60">
      <w:pPr>
        <w:jc w:val="left"/>
      </w:pPr>
    </w:p>
    <w:p w14:paraId="00F73510" w14:textId="2E0DC340" w:rsidR="005C594E" w:rsidRPr="006D1D65" w:rsidRDefault="00685261" w:rsidP="00133C60">
      <w:pPr>
        <w:jc w:val="left"/>
      </w:pPr>
      <w:r w:rsidRPr="006D1D65">
        <w:t>The cervical heterotopic heart transplantation technique was first described by Chen in 1991</w:t>
      </w:r>
      <w:r w:rsidRPr="006D1D65">
        <w:fldChar w:fldCharType="begin"/>
      </w:r>
      <w:r w:rsidR="00F86581" w:rsidRPr="006D1D65">
        <w:instrText xml:space="preserve"> ADDIN EN.CITE &lt;EndNote&gt;&lt;Cite&gt;&lt;Author&gt;Chen&lt;/Author&gt;&lt;Year&gt;1991&lt;/Year&gt;&lt;RecNum&gt;145&lt;/RecNum&gt;&lt;DisplayText&gt;&lt;style face="superscript"&gt;5&lt;/style&gt;&lt;/DisplayText&gt;&lt;record&gt;&lt;rec-number&gt;145&lt;/rec-number&gt;&lt;foreign-keys&gt;&lt;key app="EN" db-id="dr2er0xz0x00zjetr9452psixz0wf5xsaeev" timestamp="1543926540"&gt;145&lt;/key&gt;&lt;/foreign-keys&gt;&lt;ref-type name="Journal Article"&gt;17&lt;/ref-type&gt;&lt;contributors&gt;&lt;authors&gt;&lt;author&gt;Chen, Z. H.&lt;/author&gt;&lt;/authors&gt;&lt;/contributors&gt;&lt;auth-address&gt;Department of Surgery, Addenbrooke&amp;apos;s Hospital, Cambridge University, United Kingdom.&lt;/auth-address&gt;&lt;titles&gt;&lt;title&gt;A technique of cervical heterotopic heart transplantation in mice&lt;/title&gt;&lt;secondary-title&gt;Transplantation&lt;/secondary-title&gt;&lt;alt-title&gt;Transplantation&lt;/alt-title&gt;&lt;/titles&gt;&lt;periodical&gt;&lt;full-title&gt;Transplantation&lt;/full-title&gt;&lt;/periodical&gt;&lt;alt-periodical&gt;&lt;full-title&gt;Transplantation&lt;/full-title&gt;&lt;/alt-periodical&gt;&lt;pages&gt;1099-101&lt;/pages&gt;&lt;volume&gt;52&lt;/volume&gt;&lt;number&gt;6&lt;/number&gt;&lt;keywords&gt;&lt;keyword&gt;Animals&lt;/keyword&gt;&lt;keyword&gt;Graft Survival&lt;/keyword&gt;&lt;keyword&gt;*Heart Transplantation&lt;/keyword&gt;&lt;keyword&gt;Male&lt;/keyword&gt;&lt;keyword&gt;Mice&lt;/keyword&gt;&lt;keyword&gt;Neck&lt;/keyword&gt;&lt;keyword&gt;Transplantation, Heterotopic/*methods&lt;/keyword&gt;&lt;/keywords&gt;&lt;dates&gt;&lt;year&gt;1991&lt;/year&gt;&lt;pub-dates&gt;&lt;date&gt;Dec&lt;/date&gt;&lt;/pub-dates&gt;&lt;/dates&gt;&lt;isbn&gt;0041-1337 (Print)&amp;#xD;0041-1337 (Linking)&lt;/isbn&gt;&lt;accession-num&gt;1750075&lt;/accession-num&gt;&lt;urls&gt;&lt;related-urls&gt;&lt;url&gt;http://www.ncbi.nlm.nih.gov/pubmed/1750075&lt;/url&gt;&lt;/related-urls&gt;&lt;/urls&gt;&lt;/record&gt;&lt;/Cite&gt;&lt;/EndNote&gt;</w:instrText>
      </w:r>
      <w:r w:rsidRPr="006D1D65">
        <w:fldChar w:fldCharType="separate"/>
      </w:r>
      <w:r w:rsidR="00F86581" w:rsidRPr="006D1D65">
        <w:rPr>
          <w:noProof/>
          <w:vertAlign w:val="superscript"/>
        </w:rPr>
        <w:t>5</w:t>
      </w:r>
      <w:r w:rsidRPr="006D1D65">
        <w:fldChar w:fldCharType="end"/>
      </w:r>
      <w:r w:rsidRPr="006D1D65">
        <w:t xml:space="preserve">. In this model, the recipient’s external jugular vein is </w:t>
      </w:r>
      <w:bookmarkStart w:id="9" w:name="OLE_LINK3"/>
      <w:r w:rsidRPr="006D1D65">
        <w:t>anastomosed to the</w:t>
      </w:r>
      <w:bookmarkEnd w:id="9"/>
      <w:r w:rsidRPr="006D1D65">
        <w:t xml:space="preserve"> pulmonary artery of the graft and the carotid artery is anastomosed to the ascending aorta. The main advantage</w:t>
      </w:r>
      <w:r w:rsidR="008A4717" w:rsidRPr="006D1D65">
        <w:t>s</w:t>
      </w:r>
      <w:r w:rsidRPr="006D1D65">
        <w:t xml:space="preserve"> of this method </w:t>
      </w:r>
      <w:r w:rsidR="00902A15" w:rsidRPr="006D1D65">
        <w:t>are</w:t>
      </w:r>
      <w:r w:rsidRPr="006D1D65">
        <w:t xml:space="preserve"> the </w:t>
      </w:r>
      <w:r w:rsidR="000063D9" w:rsidRPr="006D1D65">
        <w:rPr>
          <w:color w:val="000000" w:themeColor="text1"/>
        </w:rPr>
        <w:t>convenience</w:t>
      </w:r>
      <w:r w:rsidR="000063D9" w:rsidRPr="006D1D65">
        <w:t xml:space="preserve"> </w:t>
      </w:r>
      <w:r w:rsidRPr="006D1D65">
        <w:t xml:space="preserve">of monitoring and </w:t>
      </w:r>
      <w:r w:rsidR="008A4717" w:rsidRPr="006D1D65">
        <w:t xml:space="preserve">the </w:t>
      </w:r>
      <w:r w:rsidRPr="006D1D65">
        <w:t>reduc</w:t>
      </w:r>
      <w:r w:rsidR="004675F2" w:rsidRPr="006D1D65">
        <w:t>ing</w:t>
      </w:r>
      <w:r w:rsidRPr="006D1D65">
        <w:t xml:space="preserve"> of trauma </w:t>
      </w:r>
      <w:r w:rsidR="008A4717" w:rsidRPr="006D1D65">
        <w:t xml:space="preserve">to </w:t>
      </w:r>
      <w:r w:rsidRPr="006D1D65">
        <w:t>the recipient. In the same year, Matsuura described an improved technique</w:t>
      </w:r>
      <w:r w:rsidR="008A4717" w:rsidRPr="006D1D65">
        <w:t>,</w:t>
      </w:r>
      <w:r w:rsidRPr="006D1D65">
        <w:t xml:space="preserve"> </w:t>
      </w:r>
      <w:r w:rsidR="008A4717" w:rsidRPr="006D1D65">
        <w:t xml:space="preserve">in </w:t>
      </w:r>
      <w:r w:rsidRPr="006D1D65">
        <w:t xml:space="preserve">which the end of the external jugular vein and carotid artery were everted over a </w:t>
      </w:r>
      <w:bookmarkStart w:id="10" w:name="OLE_LINK4"/>
      <w:bookmarkStart w:id="11" w:name="OLE_LINK5"/>
      <w:r w:rsidRPr="006D1D65">
        <w:t xml:space="preserve">Teflon cuff </w:t>
      </w:r>
      <w:bookmarkEnd w:id="10"/>
      <w:bookmarkEnd w:id="11"/>
      <w:r w:rsidRPr="006D1D65">
        <w:t>and fixed with a circumferential silk ligature</w:t>
      </w:r>
      <w:r w:rsidRPr="006D1D65">
        <w:fldChar w:fldCharType="begin"/>
      </w:r>
      <w:r w:rsidR="00F86581" w:rsidRPr="006D1D65">
        <w:instrText xml:space="preserve"> ADDIN EN.CITE &lt;EndNote&gt;&lt;Cite&gt;&lt;Author&gt;Matsuura&lt;/Author&gt;&lt;Year&gt;1991&lt;/Year&gt;&lt;RecNum&gt;147&lt;/RecNum&gt;&lt;DisplayText&gt;&lt;style face="superscript"&gt;6&lt;/style&gt;&lt;/DisplayText&gt;&lt;record&gt;&lt;rec-number&gt;147&lt;/rec-number&gt;&lt;foreign-keys&gt;&lt;key app="EN" db-id="dr2er0xz0x00zjetr9452psixz0wf5xsaeev" timestamp="1543931608"&gt;147&lt;/key&gt;&lt;/foreign-keys&gt;&lt;ref-type name="Journal Article"&gt;17&lt;/ref-type&gt;&lt;contributors&gt;&lt;authors&gt;&lt;author&gt;Matsuura, A.&lt;/author&gt;&lt;author&gt;Abe, T.&lt;/author&gt;&lt;author&gt;Yasuura, K.&lt;/author&gt;&lt;/authors&gt;&lt;/contributors&gt;&lt;auth-address&gt;Department of Thoracic Surgery, Nagoya University School of Medicine, Japan.&lt;/auth-address&gt;&lt;titles&gt;&lt;title&gt;Simplified mouse cervical heart transplantation using a cuff technique&lt;/title&gt;&lt;secondary-title&gt;Transplantation&lt;/secondary-title&gt;&lt;alt-title&gt;Transplantation&lt;/alt-title&gt;&lt;/titles&gt;&lt;periodical&gt;&lt;full-title&gt;Transplantation&lt;/full-title&gt;&lt;/periodical&gt;&lt;alt-periodical&gt;&lt;full-title&gt;Transplantation&lt;/full-title&gt;&lt;/alt-periodical&gt;&lt;pages&gt;896-8&lt;/pages&gt;&lt;volume&gt;51&lt;/volume&gt;&lt;number&gt;4&lt;/number&gt;&lt;keywords&gt;&lt;keyword&gt;Animals&lt;/keyword&gt;&lt;keyword&gt;Female&lt;/keyword&gt;&lt;keyword&gt;Heart Transplantation/*methods&lt;/keyword&gt;&lt;keyword&gt;Male&lt;/keyword&gt;&lt;keyword&gt;Mice&lt;/keyword&gt;&lt;keyword&gt;Mice, Inbred BALB C&lt;/keyword&gt;&lt;keyword&gt;Mice, Inbred Strains&lt;/keyword&gt;&lt;keyword&gt;Neck&lt;/keyword&gt;&lt;keyword&gt;*Transplantation, Heterotopic&lt;/keyword&gt;&lt;/keywords&gt;&lt;dates&gt;&lt;year&gt;1991&lt;/year&gt;&lt;pub-dates&gt;&lt;date&gt;Apr&lt;/date&gt;&lt;/pub-dates&gt;&lt;/dates&gt;&lt;isbn&gt;0041-1337 (Print)&amp;#xD;0041-1337 (Linking)&lt;/isbn&gt;&lt;accession-num&gt;2014549&lt;/accession-num&gt;&lt;urls&gt;&lt;related-urls&gt;&lt;url&gt;http://www.ncbi.nlm.nih.gov/pubmed/2014549&lt;/url&gt;&lt;/related-urls&gt;&lt;/urls&gt;&lt;/record&gt;&lt;/Cite&gt;&lt;/EndNote&gt;</w:instrText>
      </w:r>
      <w:r w:rsidRPr="006D1D65">
        <w:fldChar w:fldCharType="separate"/>
      </w:r>
      <w:r w:rsidR="00F86581" w:rsidRPr="006D1D65">
        <w:rPr>
          <w:noProof/>
          <w:vertAlign w:val="superscript"/>
        </w:rPr>
        <w:t>6</w:t>
      </w:r>
      <w:r w:rsidRPr="006D1D65">
        <w:fldChar w:fldCharType="end"/>
      </w:r>
      <w:r w:rsidRPr="006D1D65">
        <w:t>. Some researchers also fix</w:t>
      </w:r>
      <w:r w:rsidR="004675F2" w:rsidRPr="006D1D65">
        <w:t>ed</w:t>
      </w:r>
      <w:r w:rsidRPr="006D1D65">
        <w:t xml:space="preserve"> the cuff to the right pulmonary artery in the donor heart </w:t>
      </w:r>
      <w:r w:rsidR="008A4717" w:rsidRPr="006D1D65">
        <w:t>before inserting</w:t>
      </w:r>
      <w:r w:rsidRPr="006D1D65">
        <w:t xml:space="preserve"> </w:t>
      </w:r>
      <w:r w:rsidR="008A4717" w:rsidRPr="006D1D65">
        <w:t>the cu</w:t>
      </w:r>
      <w:r w:rsidR="00902A15" w:rsidRPr="006D1D65">
        <w:t>ff</w:t>
      </w:r>
      <w:r w:rsidR="008A4717" w:rsidRPr="006D1D65">
        <w:t xml:space="preserve"> </w:t>
      </w:r>
      <w:r w:rsidRPr="006D1D65">
        <w:t>into the external jugular vein of the recipient</w:t>
      </w:r>
      <w:r w:rsidRPr="006D1D65">
        <w:fldChar w:fldCharType="begin"/>
      </w:r>
      <w:r w:rsidR="00F86581" w:rsidRPr="006D1D65">
        <w:instrText xml:space="preserve"> ADDIN EN.CITE &lt;EndNote&gt;&lt;Cite&gt;&lt;Author&gt;Wang&lt;/Author&gt;&lt;Year&gt;2005&lt;/Year&gt;&lt;RecNum&gt;220&lt;/RecNum&gt;&lt;DisplayText&gt;&lt;style face="superscript"&gt;7&lt;/style&gt;&lt;/DisplayText&gt;&lt;record&gt;&lt;rec-number&gt;220&lt;/rec-number&gt;&lt;foreign-keys&gt;&lt;key app="EN" db-id="dr2er0xz0x00zjetr9452psixz0wf5xsaeev" timestamp="1557905928"&gt;220&lt;/key&gt;&lt;/foreign-keys&gt;&lt;ref-type name="Journal Article"&gt;17&lt;/ref-type&gt;&lt;contributors&gt;&lt;authors&gt;&lt;author&gt;Wang, Q.&lt;/author&gt;&lt;author&gt;Liu, Y.&lt;/author&gt;&lt;author&gt;Li, X. K.&lt;/author&gt;&lt;/authors&gt;&lt;/contributors&gt;&lt;auth-address&gt;Laboratory of Transplantation Immunology, Department of Innovative Surgery, National Research Institute for Child Health and Development, Tokyo, Japan.&lt;/auth-address&gt;&lt;titles&gt;&lt;title&gt;Simplified technique for heterotopic vascularized cervical heart transplantation in mice&lt;/title&gt;&lt;secondary-title&gt;Microsurgery&lt;/secondary-title&gt;&lt;alt-title&gt;Microsurgery&lt;/alt-title&gt;&lt;/titles&gt;&lt;periodical&gt;&lt;full-title&gt;Microsurgery&lt;/full-title&gt;&lt;abbr-1&gt;Microsurgery&lt;/abbr-1&gt;&lt;/periodical&gt;&lt;alt-periodical&gt;&lt;full-title&gt;Microsurgery&lt;/full-title&gt;&lt;abbr-1&gt;Microsurgery&lt;/abbr-1&gt;&lt;/alt-periodical&gt;&lt;pages&gt;76-9&lt;/pages&gt;&lt;volume&gt;25&lt;/volume&gt;&lt;number&gt;1&lt;/number&gt;&lt;keywords&gt;&lt;keyword&gt;Animals&lt;/keyword&gt;&lt;keyword&gt;Carotid Arteries/surgery&lt;/keyword&gt;&lt;keyword&gt;Female&lt;/keyword&gt;&lt;keyword&gt;Heart Transplantation/*methods&lt;/keyword&gt;&lt;keyword&gt;Jugular Veins/surgery&lt;/keyword&gt;&lt;keyword&gt;Mice&lt;/keyword&gt;&lt;keyword&gt;Mice, Inbred C57BL&lt;/keyword&gt;&lt;keyword&gt;Transplantation, Heterotopic/*methods&lt;/keyword&gt;&lt;/keywords&gt;&lt;dates&gt;&lt;year&gt;2005&lt;/year&gt;&lt;/dates&gt;&lt;isbn&gt;0738-1085 (Print)&amp;#xD;0738-1085 (Linking)&lt;/isbn&gt;&lt;accession-num&gt;15481037&lt;/accession-num&gt;&lt;urls&gt;&lt;related-urls&gt;&lt;url&gt;http://www.ncbi.nlm.nih.gov/pubmed/15481037&lt;/url&gt;&lt;/related-urls&gt;&lt;/urls&gt;&lt;electronic-resource-num&gt;10.1002/micr.20082&lt;/electronic-resource-num&gt;&lt;/record&gt;&lt;/Cite&gt;&lt;/EndNote&gt;</w:instrText>
      </w:r>
      <w:r w:rsidRPr="006D1D65">
        <w:fldChar w:fldCharType="separate"/>
      </w:r>
      <w:r w:rsidR="00F86581" w:rsidRPr="006D1D65">
        <w:rPr>
          <w:noProof/>
          <w:vertAlign w:val="superscript"/>
        </w:rPr>
        <w:t>7</w:t>
      </w:r>
      <w:r w:rsidRPr="006D1D65">
        <w:fldChar w:fldCharType="end"/>
      </w:r>
      <w:r w:rsidRPr="006D1D65">
        <w:t>. Thus far, the cuff technique has been widely applied in various vascular pedicle transplant models, including those for lung</w:t>
      </w:r>
      <w:r w:rsidRPr="006D1D65">
        <w:fldChar w:fldCharType="begin"/>
      </w:r>
      <w:r w:rsidR="00F86581" w:rsidRPr="006D1D65">
        <w:instrText xml:space="preserve"> ADDIN EN.CITE &lt;EndNote&gt;&lt;Cite&gt;&lt;Author&gt;Li&lt;/Author&gt;&lt;Year&gt;2013&lt;/Year&gt;&lt;RecNum&gt;231&lt;/RecNum&gt;&lt;DisplayText&gt;&lt;style face="superscript"&gt;8&lt;/style&gt;&lt;/DisplayText&gt;&lt;record&gt;&lt;rec-number&gt;231&lt;/rec-number&gt;&lt;foreign-keys&gt;&lt;key app="EN" db-id="dr2er0xz0x00zjetr9452psixz0wf5xsaeev" timestamp="1558669488"&gt;231&lt;/key&gt;&lt;/foreign-keys&gt;&lt;ref-type name="Journal Article"&gt;17&lt;/ref-type&gt;&lt;contributors&gt;&lt;authors&gt;&lt;author&gt;Li, W.&lt;/author&gt;&lt;author&gt;Goldstein, D. R.&lt;/author&gt;&lt;author&gt;Bribriesco, A. C.&lt;/author&gt;&lt;author&gt;Nava, R. G.&lt;/author&gt;&lt;author&gt;Spahn, J. H.&lt;/author&gt;&lt;author&gt;Wang, X.&lt;/author&gt;&lt;author&gt;Gelman, A. E.&lt;/author&gt;&lt;author&gt;Krupnick, A. S.&lt;/author&gt;&lt;author&gt;Kreisel, D.&lt;/author&gt;&lt;/authors&gt;&lt;/contributors&gt;&lt;auth-address&gt;Department of Surgery, Washington University in St. Louis, USA;&lt;/auth-address&gt;&lt;titles&gt;&lt;title&gt;Surgical technique for lung retransplantation in the mouse&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321-5&lt;/pages&gt;&lt;volume&gt;5&lt;/volume&gt;&lt;number&gt;3&lt;/number&gt;&lt;dates&gt;&lt;year&gt;2013&lt;/year&gt;&lt;pub-dates&gt;&lt;date&gt;Jun&lt;/date&gt;&lt;/pub-dates&gt;&lt;/dates&gt;&lt;isbn&gt;2072-1439 (Print)&amp;#xD;2072-1439 (Linking)&lt;/isbn&gt;&lt;accession-num&gt;23825768&lt;/accession-num&gt;&lt;urls&gt;&lt;related-urls&gt;&lt;url&gt;http://www.ncbi.nlm.nih.gov/pubmed/23825768&lt;/url&gt;&lt;/related-urls&gt;&lt;/urls&gt;&lt;custom2&gt;3698272&lt;/custom2&gt;&lt;electronic-resource-num&gt;10.3978/j.issn.2072-1439.2013.04.15&lt;/electronic-resource-num&gt;&lt;/record&gt;&lt;/Cite&gt;&lt;/EndNote&gt;</w:instrText>
      </w:r>
      <w:r w:rsidRPr="006D1D65">
        <w:fldChar w:fldCharType="separate"/>
      </w:r>
      <w:r w:rsidR="00F86581" w:rsidRPr="006D1D65">
        <w:rPr>
          <w:noProof/>
          <w:vertAlign w:val="superscript"/>
        </w:rPr>
        <w:t>8</w:t>
      </w:r>
      <w:r w:rsidRPr="006D1D65">
        <w:fldChar w:fldCharType="end"/>
      </w:r>
      <w:r w:rsidRPr="006D1D65">
        <w:t>, liver</w:t>
      </w:r>
      <w:r w:rsidRPr="006D1D65">
        <w:fldChar w:fldCharType="begin"/>
      </w:r>
      <w:r w:rsidR="00F86581" w:rsidRPr="006D1D65">
        <w:instrText xml:space="preserve"> ADDIN EN.CITE &lt;EndNote&gt;&lt;Cite&gt;&lt;Author&gt;Kamada&lt;/Author&gt;&lt;Year&gt;1983&lt;/Year&gt;&lt;RecNum&gt;229&lt;/RecNum&gt;&lt;DisplayText&gt;&lt;style face="superscript"&gt;9&lt;/style&gt;&lt;/DisplayText&gt;&lt;record&gt;&lt;rec-number&gt;229&lt;/rec-number&gt;&lt;foreign-keys&gt;&lt;key app="EN" db-id="dr2er0xz0x00zjetr9452psixz0wf5xsaeev" timestamp="1558667494"&gt;229&lt;/key&gt;&lt;/foreign-keys&gt;&lt;ref-type name="Journal Article"&gt;17&lt;/ref-type&gt;&lt;contributors&gt;&lt;authors&gt;&lt;author&gt;Kamada, N.&lt;/author&gt;&lt;author&gt;Calne, R. Y.&lt;/author&gt;&lt;/authors&gt;&lt;/contributors&gt;&lt;titles&gt;&lt;title&gt;A surgical experience with five hundred thirty liver transplants in the rat&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4-9&lt;/pages&gt;&lt;volume&gt;93&lt;/volume&gt;&lt;number&gt;1 Pt 1&lt;/number&gt;&lt;keywords&gt;&lt;keyword&gt;Animals&lt;/keyword&gt;&lt;keyword&gt;Female&lt;/keyword&gt;&lt;keyword&gt;Graft Survival&lt;/keyword&gt;&lt;keyword&gt;*Liver Transplantation&lt;/keyword&gt;&lt;keyword&gt;Male&lt;/keyword&gt;&lt;keyword&gt;Methods&lt;/keyword&gt;&lt;keyword&gt;Portal Vein/surgery&lt;/keyword&gt;&lt;keyword&gt;Rats&lt;/keyword&gt;&lt;keyword&gt;Species Specificity&lt;/keyword&gt;&lt;keyword&gt;Transplantation, Homologous&lt;/keyword&gt;&lt;keyword&gt;Venae Cavae/surgery&lt;/keyword&gt;&lt;/keywords&gt;&lt;dates&gt;&lt;year&gt;1983&lt;/year&gt;&lt;pub-dates&gt;&lt;date&gt;Jan&lt;/date&gt;&lt;/pub-dates&gt;&lt;/dates&gt;&lt;isbn&gt;0039-6060 (Print)&amp;#xD;0039-6060 (Linking)&lt;/isbn&gt;&lt;accession-num&gt;6336859&lt;/accession-num&gt;&lt;urls&gt;&lt;related-urls&gt;&lt;url&gt;http://www.ncbi.nlm.nih.gov/pubmed/6336859&lt;/url&gt;&lt;/related-urls&gt;&lt;/urls&gt;&lt;/record&gt;&lt;/Cite&gt;&lt;/EndNote&gt;</w:instrText>
      </w:r>
      <w:r w:rsidRPr="006D1D65">
        <w:fldChar w:fldCharType="separate"/>
      </w:r>
      <w:r w:rsidR="00F86581" w:rsidRPr="006D1D65">
        <w:rPr>
          <w:noProof/>
          <w:vertAlign w:val="superscript"/>
        </w:rPr>
        <w:t>9</w:t>
      </w:r>
      <w:r w:rsidRPr="006D1D65">
        <w:fldChar w:fldCharType="end"/>
      </w:r>
      <w:r w:rsidRPr="006D1D65">
        <w:t xml:space="preserve">, and </w:t>
      </w:r>
      <w:bookmarkStart w:id="12" w:name="OLE_LINK34"/>
      <w:bookmarkStart w:id="13" w:name="OLE_LINK33"/>
      <w:bookmarkStart w:id="14" w:name="OLE_LINK35"/>
      <w:r w:rsidRPr="006D1D65">
        <w:t>renal</w:t>
      </w:r>
      <w:r w:rsidRPr="006D1D65">
        <w:fldChar w:fldCharType="begin">
          <w:fldData xml:space="preserve">PEVuZE5vdGU+PENpdGU+PEF1dGhvcj5DaGVuPC9BdXRob3I+PFllYXI+MjAxMzwvWWVhcj48UmVj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NzcyNzg8L3Bh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</w:fldData>
        </w:fldChar>
      </w:r>
      <w:r w:rsidR="00F86581" w:rsidRPr="006D1D65">
        <w:instrText xml:space="preserve"> ADDIN EN.CITE </w:instrText>
      </w:r>
      <w:r w:rsidR="00F86581" w:rsidRPr="006D1D65">
        <w:fldChar w:fldCharType="begin">
          <w:fldData xml:space="preserve">PEVuZE5vdGU+PENpdGU+PEF1dGhvcj5DaGVuPC9BdXRob3I+PFllYXI+MjAxMzwvWWVhcj48UmVj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NzcyNzg8L3Bh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</w:fldData>
        </w:fldChar>
      </w:r>
      <w:r w:rsidR="00F86581" w:rsidRPr="006D1D65">
        <w:instrText xml:space="preserve"> ADDIN EN.CITE.DATA </w:instrText>
      </w:r>
      <w:r w:rsidR="00F86581" w:rsidRPr="006D1D65">
        <w:fldChar w:fldCharType="end"/>
      </w:r>
      <w:r w:rsidRPr="006D1D65">
        <w:fldChar w:fldCharType="separate"/>
      </w:r>
      <w:r w:rsidR="00F86581" w:rsidRPr="006D1D65">
        <w:rPr>
          <w:noProof/>
          <w:vertAlign w:val="superscript"/>
        </w:rPr>
        <w:t>10</w:t>
      </w:r>
      <w:r w:rsidRPr="006D1D65">
        <w:fldChar w:fldCharType="end"/>
      </w:r>
      <w:r w:rsidRPr="006D1D65">
        <w:t xml:space="preserve"> transplantation</w:t>
      </w:r>
      <w:bookmarkEnd w:id="12"/>
      <w:bookmarkEnd w:id="13"/>
      <w:bookmarkEnd w:id="14"/>
      <w:r w:rsidRPr="006D1D65">
        <w:t xml:space="preserve">. </w:t>
      </w:r>
    </w:p>
    <w:p w14:paraId="3D9FFB7B" w14:textId="77777777" w:rsidR="00902A15" w:rsidRPr="006D1D65" w:rsidRDefault="00902A15" w:rsidP="00902A15">
      <w:pPr>
        <w:jc w:val="left"/>
      </w:pPr>
    </w:p>
    <w:p w14:paraId="4C10FD45" w14:textId="6C17AC80" w:rsidR="00D05372" w:rsidRPr="006D1D65" w:rsidRDefault="004C4D67" w:rsidP="00902A15">
      <w:pPr>
        <w:jc w:val="left"/>
      </w:pPr>
      <w:r w:rsidRPr="006D1D65">
        <w:t>To date</w:t>
      </w:r>
      <w:r w:rsidR="00902A15" w:rsidRPr="006D1D65">
        <w:t>,</w:t>
      </w:r>
      <w:r w:rsidR="00685261" w:rsidRPr="006D1D65">
        <w:t xml:space="preserve"> there are several difficulties associated with the cuff technique</w:t>
      </w:r>
      <w:r w:rsidR="008A4717" w:rsidRPr="006D1D65">
        <w:t xml:space="preserve">. For </w:t>
      </w:r>
      <w:r w:rsidR="00685261" w:rsidRPr="006D1D65">
        <w:t>example, the carotid artery is difficult to evert over the cuff due to the additional elasticity</w:t>
      </w:r>
      <w:r w:rsidR="008A4717" w:rsidRPr="006D1D65">
        <w:t xml:space="preserve">, resulting in the tissue </w:t>
      </w:r>
      <w:r w:rsidR="00685261" w:rsidRPr="006D1D65">
        <w:t>flip</w:t>
      </w:r>
      <w:r w:rsidR="008A4717" w:rsidRPr="006D1D65">
        <w:t>ping</w:t>
      </w:r>
      <w:r w:rsidR="00685261" w:rsidRPr="006D1D65">
        <w:t xml:space="preserve"> backwards. Hence, additional practice and a microsurgical dilator may be required to complete this step</w:t>
      </w:r>
      <w:r w:rsidR="008A4717" w:rsidRPr="006D1D65">
        <w:t>.</w:t>
      </w:r>
      <w:r w:rsidR="00685261" w:rsidRPr="006D1D65">
        <w:t xml:space="preserve"> </w:t>
      </w:r>
      <w:r w:rsidR="008A4717" w:rsidRPr="006D1D65">
        <w:t>In addition, the</w:t>
      </w:r>
      <w:r w:rsidR="00685261" w:rsidRPr="006D1D65">
        <w:t xml:space="preserve"> cervical vessel</w:t>
      </w:r>
      <w:r w:rsidR="008A4717" w:rsidRPr="006D1D65">
        <w:t xml:space="preserve"> preparation can take up to</w:t>
      </w:r>
      <w:r w:rsidR="00685261" w:rsidRPr="006D1D65">
        <w:t xml:space="preserve"> 25 minutes. </w:t>
      </w:r>
    </w:p>
    <w:p w14:paraId="4B9CCB09" w14:textId="77777777" w:rsidR="00902A15" w:rsidRPr="006D1D65" w:rsidRDefault="00902A15" w:rsidP="00902A15">
      <w:pPr>
        <w:jc w:val="left"/>
      </w:pPr>
    </w:p>
    <w:p w14:paraId="2C37857F" w14:textId="006A7FBA" w:rsidR="00D05372" w:rsidRPr="006D1D65" w:rsidRDefault="00685261" w:rsidP="00902A15">
      <w:pPr>
        <w:jc w:val="left"/>
      </w:pPr>
      <w:r w:rsidRPr="006D1D65">
        <w:t xml:space="preserve">To resolve </w:t>
      </w:r>
      <w:r w:rsidR="008A4717" w:rsidRPr="006D1D65">
        <w:t xml:space="preserve">these </w:t>
      </w:r>
      <w:r w:rsidRPr="006D1D65">
        <w:t>issue</w:t>
      </w:r>
      <w:r w:rsidR="008A4717" w:rsidRPr="006D1D65">
        <w:t>s</w:t>
      </w:r>
      <w:r w:rsidRPr="006D1D65">
        <w:t>, we introduce the inner tube technique</w:t>
      </w:r>
      <w:r w:rsidR="008A4717" w:rsidRPr="006D1D65">
        <w:t>, which is</w:t>
      </w:r>
      <w:r w:rsidRPr="006D1D65">
        <w:t xml:space="preserve"> based on the cuff technique</w:t>
      </w:r>
      <w:r w:rsidR="008A4717" w:rsidRPr="006D1D65">
        <w:t xml:space="preserve"> and includes</w:t>
      </w:r>
      <w:r w:rsidRPr="006D1D65">
        <w:t xml:space="preserve"> fixing the cuff on the </w:t>
      </w:r>
      <w:bookmarkStart w:id="15" w:name="OLE_LINK1"/>
      <w:bookmarkStart w:id="16" w:name="OLE_LINK2"/>
      <w:r w:rsidRPr="006D1D65">
        <w:t>external jugular vein and carotid artery</w:t>
      </w:r>
      <w:bookmarkEnd w:id="15"/>
      <w:bookmarkEnd w:id="16"/>
      <w:r w:rsidRPr="006D1D65">
        <w:t xml:space="preserve"> </w:t>
      </w:r>
      <w:r w:rsidR="008A4717" w:rsidRPr="006D1D65">
        <w:t>using an</w:t>
      </w:r>
      <w:r w:rsidRPr="006D1D65">
        <w:t xml:space="preserve"> inner tube </w:t>
      </w:r>
      <w:r w:rsidR="008A4717" w:rsidRPr="006D1D65">
        <w:t>to</w:t>
      </w:r>
      <w:r w:rsidRPr="006D1D65">
        <w:t xml:space="preserve"> helps </w:t>
      </w:r>
      <w:r w:rsidR="008A4717" w:rsidRPr="006D1D65">
        <w:t xml:space="preserve">with the eversion of </w:t>
      </w:r>
      <w:r w:rsidRPr="006D1D65">
        <w:t xml:space="preserve">the vessel wall. </w:t>
      </w:r>
      <w:r w:rsidR="008A4717" w:rsidRPr="006D1D65">
        <w:t xml:space="preserve">In addition, with simple training, the recipient </w:t>
      </w:r>
      <w:r w:rsidR="00862B58" w:rsidRPr="006D1D65">
        <w:t xml:space="preserve">preparation </w:t>
      </w:r>
      <w:r w:rsidR="008A4717" w:rsidRPr="006D1D65">
        <w:t xml:space="preserve">is </w:t>
      </w:r>
      <w:r w:rsidR="00862B58" w:rsidRPr="006D1D65">
        <w:t xml:space="preserve">reduced to 15.5 minutes. </w:t>
      </w:r>
      <w:r w:rsidR="00D05372" w:rsidRPr="006D1D65">
        <w:t>This technique reduces the complexity of the operation and does not require additional practice or the use of a vascular dilator.</w:t>
      </w:r>
      <w:r w:rsidR="00862B58" w:rsidRPr="006D1D65">
        <w:t xml:space="preserve"> </w:t>
      </w:r>
      <w:bookmarkStart w:id="17" w:name="OLE_LINK6"/>
      <w:r w:rsidR="00862B58" w:rsidRPr="006D1D65">
        <w:rPr>
          <w:lang w:eastAsia="zh-CN"/>
        </w:rPr>
        <w:t xml:space="preserve">It </w:t>
      </w:r>
      <w:r w:rsidR="008601CC" w:rsidRPr="006D1D65">
        <w:rPr>
          <w:lang w:eastAsia="zh-CN"/>
        </w:rPr>
        <w:t>can be</w:t>
      </w:r>
      <w:r w:rsidR="00862B58" w:rsidRPr="006D1D65">
        <w:rPr>
          <w:lang w:eastAsia="zh-CN"/>
        </w:rPr>
        <w:t xml:space="preserve"> appli</w:t>
      </w:r>
      <w:r w:rsidR="008601CC" w:rsidRPr="006D1D65">
        <w:rPr>
          <w:lang w:eastAsia="zh-CN"/>
        </w:rPr>
        <w:t xml:space="preserve">ed in </w:t>
      </w:r>
      <w:r w:rsidR="00862B58" w:rsidRPr="006D1D65">
        <w:rPr>
          <w:lang w:eastAsia="zh-CN"/>
        </w:rPr>
        <w:t xml:space="preserve">all transplantation immune research, especially </w:t>
      </w:r>
      <w:r w:rsidR="008A4717" w:rsidRPr="006D1D65">
        <w:rPr>
          <w:lang w:eastAsia="zh-CN"/>
        </w:rPr>
        <w:t xml:space="preserve">for </w:t>
      </w:r>
      <w:r w:rsidR="00862B58" w:rsidRPr="006D1D65">
        <w:rPr>
          <w:lang w:eastAsia="zh-CN"/>
        </w:rPr>
        <w:t>verify</w:t>
      </w:r>
      <w:r w:rsidR="00AA6645" w:rsidRPr="006D1D65">
        <w:rPr>
          <w:lang w:eastAsia="zh-CN"/>
        </w:rPr>
        <w:t>ing</w:t>
      </w:r>
      <w:r w:rsidR="00862B58" w:rsidRPr="006D1D65">
        <w:rPr>
          <w:lang w:eastAsia="zh-CN"/>
        </w:rPr>
        <w:t xml:space="preserve"> third-party immune tolerance </w:t>
      </w:r>
      <w:r w:rsidR="008A4717" w:rsidRPr="006D1D65">
        <w:rPr>
          <w:lang w:eastAsia="zh-CN"/>
        </w:rPr>
        <w:t xml:space="preserve">during which </w:t>
      </w:r>
      <w:r w:rsidR="00862B58" w:rsidRPr="006D1D65">
        <w:rPr>
          <w:lang w:eastAsia="zh-CN"/>
        </w:rPr>
        <w:t xml:space="preserve">the recipient receives two cardiac allografts, one </w:t>
      </w:r>
      <w:r w:rsidR="008A4717" w:rsidRPr="006D1D65">
        <w:rPr>
          <w:lang w:eastAsia="zh-CN"/>
        </w:rPr>
        <w:t>with</w:t>
      </w:r>
      <w:r w:rsidR="00862B58" w:rsidRPr="006D1D65">
        <w:rPr>
          <w:lang w:eastAsia="zh-CN"/>
        </w:rPr>
        <w:t xml:space="preserve">in the abdomen and </w:t>
      </w:r>
      <w:r w:rsidR="004675F2" w:rsidRPr="006D1D65">
        <w:rPr>
          <w:lang w:eastAsia="zh-CN"/>
        </w:rPr>
        <w:t>the other</w:t>
      </w:r>
      <w:r w:rsidR="00862B58" w:rsidRPr="006D1D65">
        <w:rPr>
          <w:lang w:eastAsia="zh-CN"/>
        </w:rPr>
        <w:t xml:space="preserve"> in the </w:t>
      </w:r>
      <w:r w:rsidR="00862B58" w:rsidRPr="006D1D65">
        <w:t>neck</w:t>
      </w:r>
      <w:bookmarkEnd w:id="17"/>
      <w:r w:rsidR="00862B58" w:rsidRPr="006D1D65">
        <w:fldChar w:fldCharType="begin">
          <w:fldData xml:space="preserve">PEVuZE5vdGU+PENpdGU+PEF1dGhvcj5NaWxsZXI8L0F1dGhvcj48WWVhcj4yMDE1PC9ZZWFyPjxS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</w:fldData>
        </w:fldChar>
      </w:r>
      <w:r w:rsidR="00EF7A49" w:rsidRPr="006D1D65">
        <w:instrText xml:space="preserve"> ADDIN EN.CITE </w:instrText>
      </w:r>
      <w:r w:rsidR="00EF7A49" w:rsidRPr="006D1D65">
        <w:fldChar w:fldCharType="begin">
          <w:fldData xml:space="preserve">PEVuZE5vdGU+PENpdGU+PEF1dGhvcj5NaWxsZXI8L0F1dGhvcj48WWVhcj4yMDE1PC9ZZWFyPjxS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</w:fldData>
        </w:fldChar>
      </w:r>
      <w:r w:rsidR="00EF7A49" w:rsidRPr="006D1D65">
        <w:instrText xml:space="preserve"> ADDIN EN.CITE.DATA </w:instrText>
      </w:r>
      <w:r w:rsidR="00EF7A49" w:rsidRPr="006D1D65">
        <w:fldChar w:fldCharType="end"/>
      </w:r>
      <w:r w:rsidR="00862B58" w:rsidRPr="006D1D65">
        <w:fldChar w:fldCharType="separate"/>
      </w:r>
      <w:r w:rsidR="00EF7A49" w:rsidRPr="006D1D65">
        <w:rPr>
          <w:noProof/>
          <w:vertAlign w:val="superscript"/>
        </w:rPr>
        <w:t>11</w:t>
      </w:r>
      <w:r w:rsidR="00862B58" w:rsidRPr="006D1D65">
        <w:fldChar w:fldCharType="end"/>
      </w:r>
      <w:r w:rsidR="00862B58" w:rsidRPr="006D1D65">
        <w:t xml:space="preserve">. </w:t>
      </w:r>
      <w:r w:rsidR="00D05372" w:rsidRPr="006D1D65">
        <w:t xml:space="preserve">We also recommend co-operation between </w:t>
      </w:r>
      <w:r w:rsidR="004675F2" w:rsidRPr="006D1D65">
        <w:t>two</w:t>
      </w:r>
      <w:r w:rsidR="00D05372" w:rsidRPr="006D1D65">
        <w:t xml:space="preserve"> skilled </w:t>
      </w:r>
      <w:bookmarkStart w:id="18" w:name="_Hlk33627079"/>
      <w:r w:rsidR="00D05372" w:rsidRPr="006D1D65">
        <w:t>surgeons</w:t>
      </w:r>
      <w:bookmarkEnd w:id="18"/>
      <w:r w:rsidR="00D05372" w:rsidRPr="006D1D65">
        <w:t xml:space="preserve"> to establish this model, </w:t>
      </w:r>
      <w:r w:rsidR="008A4717" w:rsidRPr="006D1D65">
        <w:t xml:space="preserve">with </w:t>
      </w:r>
      <w:r w:rsidR="00D05372" w:rsidRPr="006D1D65">
        <w:t xml:space="preserve">one surgeon </w:t>
      </w:r>
      <w:r w:rsidR="008A4717" w:rsidRPr="006D1D65">
        <w:t xml:space="preserve">preparing </w:t>
      </w:r>
      <w:r w:rsidR="00D05372" w:rsidRPr="006D1D65">
        <w:t xml:space="preserve">the recipient </w:t>
      </w:r>
      <w:r w:rsidR="008A4717" w:rsidRPr="006D1D65">
        <w:t xml:space="preserve">animal </w:t>
      </w:r>
      <w:r w:rsidR="00D05372" w:rsidRPr="006D1D65">
        <w:t>and the other harvest</w:t>
      </w:r>
      <w:r w:rsidR="008A4717" w:rsidRPr="006D1D65">
        <w:t>ing</w:t>
      </w:r>
      <w:r w:rsidR="00D05372" w:rsidRPr="006D1D65">
        <w:t xml:space="preserve"> and implant</w:t>
      </w:r>
      <w:r w:rsidR="008A4717" w:rsidRPr="006D1D65">
        <w:t>ing</w:t>
      </w:r>
      <w:r w:rsidR="00D05372" w:rsidRPr="006D1D65">
        <w:t xml:space="preserve"> the donor heart. Such </w:t>
      </w:r>
      <w:r w:rsidR="008A4717" w:rsidRPr="006D1D65">
        <w:t xml:space="preserve">collaboration </w:t>
      </w:r>
      <w:r w:rsidR="00D05372" w:rsidRPr="006D1D65">
        <w:t>c</w:t>
      </w:r>
      <w:r w:rsidR="00AA6645" w:rsidRPr="006D1D65">
        <w:t xml:space="preserve">an </w:t>
      </w:r>
      <w:r w:rsidR="00D05372" w:rsidRPr="006D1D65">
        <w:t>shorten the operation time to 25 minutes.</w:t>
      </w:r>
      <w:r w:rsidR="009D0BC3" w:rsidRPr="006D1D65">
        <w:t xml:space="preserve"> </w:t>
      </w:r>
      <w:r w:rsidR="008A4717" w:rsidRPr="006D1D65">
        <w:rPr>
          <w:color w:val="000000" w:themeColor="text1"/>
        </w:rPr>
        <w:t xml:space="preserve">Using </w:t>
      </w:r>
      <w:r w:rsidR="009D0BC3" w:rsidRPr="006D1D65">
        <w:rPr>
          <w:color w:val="000000" w:themeColor="text1"/>
        </w:rPr>
        <w:t xml:space="preserve">this optimized procedure, we </w:t>
      </w:r>
      <w:r w:rsidR="008A4717" w:rsidRPr="006D1D65">
        <w:rPr>
          <w:color w:val="000000" w:themeColor="text1"/>
        </w:rPr>
        <w:t xml:space="preserve">have </w:t>
      </w:r>
      <w:r w:rsidR="009D0BC3" w:rsidRPr="006D1D65">
        <w:rPr>
          <w:color w:val="000000" w:themeColor="text1"/>
        </w:rPr>
        <w:t>established syngeneic, allogeneic</w:t>
      </w:r>
      <w:r w:rsidR="009D0BC3" w:rsidRPr="006D1D65">
        <w:rPr>
          <w:color w:val="000000" w:themeColor="text1"/>
        </w:rPr>
        <w:fldChar w:fldCharType="begin">
          <w:fldData xml:space="preserve">PEVuZE5vdGU+PENpdGU+PEF1dGhvcj5MaW48L0F1dGhvcj48WWVhcj4yMDE1PC9ZZWFyPjxSZWNO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</w:fldData>
        </w:fldChar>
      </w:r>
      <w:r w:rsidR="00EF7A49" w:rsidRPr="006D1D65">
        <w:rPr>
          <w:color w:val="000000" w:themeColor="text1"/>
        </w:rPr>
        <w:instrText xml:space="preserve"> ADDIN EN.CITE </w:instrText>
      </w:r>
      <w:r w:rsidR="00EF7A49" w:rsidRPr="006D1D65">
        <w:rPr>
          <w:color w:val="000000" w:themeColor="text1"/>
        </w:rPr>
        <w:fldChar w:fldCharType="begin">
          <w:fldData xml:space="preserve">PEVuZE5vdGU+PENpdGU+PEF1dGhvcj5MaW48L0F1dGhvcj48WWVhcj4yMDE1PC9ZZWFyPjxSZWNO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</w:fldData>
        </w:fldChar>
      </w:r>
      <w:r w:rsidR="00EF7A49" w:rsidRPr="006D1D65">
        <w:rPr>
          <w:color w:val="000000" w:themeColor="text1"/>
        </w:rPr>
        <w:instrText xml:space="preserve"> ADDIN EN.CITE.DATA </w:instrText>
      </w:r>
      <w:r w:rsidR="00EF7A49" w:rsidRPr="006D1D65">
        <w:rPr>
          <w:color w:val="000000" w:themeColor="text1"/>
        </w:rPr>
      </w:r>
      <w:r w:rsidR="00EF7A49" w:rsidRPr="006D1D65">
        <w:rPr>
          <w:color w:val="000000" w:themeColor="text1"/>
        </w:rPr>
        <w:fldChar w:fldCharType="end"/>
      </w:r>
      <w:r w:rsidR="009D0BC3" w:rsidRPr="006D1D65">
        <w:rPr>
          <w:color w:val="000000" w:themeColor="text1"/>
        </w:rPr>
      </w:r>
      <w:r w:rsidR="009D0BC3" w:rsidRPr="006D1D65">
        <w:rPr>
          <w:color w:val="000000" w:themeColor="text1"/>
        </w:rPr>
        <w:fldChar w:fldCharType="separate"/>
      </w:r>
      <w:r w:rsidR="00EF7A49" w:rsidRPr="006D1D65">
        <w:rPr>
          <w:noProof/>
          <w:color w:val="000000" w:themeColor="text1"/>
          <w:vertAlign w:val="superscript"/>
        </w:rPr>
        <w:t>12-19</w:t>
      </w:r>
      <w:r w:rsidR="009D0BC3" w:rsidRPr="006D1D65">
        <w:rPr>
          <w:color w:val="000000" w:themeColor="text1"/>
        </w:rPr>
        <w:fldChar w:fldCharType="end"/>
      </w:r>
      <w:r w:rsidR="009D0BC3" w:rsidRPr="006D1D65">
        <w:rPr>
          <w:color w:val="000000" w:themeColor="text1"/>
        </w:rPr>
        <w:t xml:space="preserve"> </w:t>
      </w:r>
      <w:r w:rsidR="008A4717" w:rsidRPr="006D1D65">
        <w:rPr>
          <w:color w:val="000000" w:themeColor="text1"/>
        </w:rPr>
        <w:t xml:space="preserve">, </w:t>
      </w:r>
      <w:r w:rsidR="009D0BC3" w:rsidRPr="006D1D65">
        <w:rPr>
          <w:color w:val="000000" w:themeColor="text1"/>
        </w:rPr>
        <w:t xml:space="preserve">and </w:t>
      </w:r>
      <w:r w:rsidR="009D0BC3" w:rsidRPr="006D1D65">
        <w:rPr>
          <w:color w:val="000000" w:themeColor="text1"/>
        </w:rPr>
        <w:lastRenderedPageBreak/>
        <w:t>xenogeneic mouse heart transplantation models</w:t>
      </w:r>
      <w:r w:rsidR="009D0BC3" w:rsidRPr="006D1D65">
        <w:rPr>
          <w:color w:val="000000" w:themeColor="text1"/>
        </w:rPr>
        <w:fldChar w:fldCharType="begin">
          <w:fldData xml:space="preserve">PEVuZE5vdGU+PENpdGU+PEF1dGhvcj5MaTwvQXV0aG9yPjxZZWFyPjIwMTc8L1llYXI+PFJlY051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</w:fldData>
        </w:fldChar>
      </w:r>
      <w:r w:rsidR="00EF7A49" w:rsidRPr="006D1D65">
        <w:rPr>
          <w:color w:val="000000" w:themeColor="text1"/>
        </w:rPr>
        <w:instrText xml:space="preserve"> ADDIN EN.CITE </w:instrText>
      </w:r>
      <w:r w:rsidR="00EF7A49" w:rsidRPr="006D1D65">
        <w:rPr>
          <w:color w:val="000000" w:themeColor="text1"/>
        </w:rPr>
        <w:fldChar w:fldCharType="begin">
          <w:fldData xml:space="preserve">PEVuZE5vdGU+PENpdGU+PEF1dGhvcj5MaTwvQXV0aG9yPjxZZWFyPjIwMTc8L1llYXI+PFJlY051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</w:fldData>
        </w:fldChar>
      </w:r>
      <w:r w:rsidR="00EF7A49" w:rsidRPr="006D1D65">
        <w:rPr>
          <w:color w:val="000000" w:themeColor="text1"/>
        </w:rPr>
        <w:instrText xml:space="preserve"> ADDIN EN.CITE.DATA </w:instrText>
      </w:r>
      <w:r w:rsidR="00EF7A49" w:rsidRPr="006D1D65">
        <w:rPr>
          <w:color w:val="000000" w:themeColor="text1"/>
        </w:rPr>
      </w:r>
      <w:r w:rsidR="00EF7A49" w:rsidRPr="006D1D65">
        <w:rPr>
          <w:color w:val="000000" w:themeColor="text1"/>
        </w:rPr>
        <w:fldChar w:fldCharType="end"/>
      </w:r>
      <w:r w:rsidR="009D0BC3" w:rsidRPr="006D1D65">
        <w:rPr>
          <w:color w:val="000000" w:themeColor="text1"/>
        </w:rPr>
      </w:r>
      <w:r w:rsidR="009D0BC3" w:rsidRPr="006D1D65">
        <w:rPr>
          <w:color w:val="000000" w:themeColor="text1"/>
        </w:rPr>
        <w:fldChar w:fldCharType="separate"/>
      </w:r>
      <w:r w:rsidR="00EF7A49" w:rsidRPr="006D1D65">
        <w:rPr>
          <w:noProof/>
          <w:color w:val="000000" w:themeColor="text1"/>
          <w:vertAlign w:val="superscript"/>
        </w:rPr>
        <w:t>20</w:t>
      </w:r>
      <w:r w:rsidR="009D0BC3" w:rsidRPr="006D1D65">
        <w:rPr>
          <w:color w:val="000000" w:themeColor="text1"/>
        </w:rPr>
        <w:fldChar w:fldCharType="end"/>
      </w:r>
      <w:r w:rsidR="009D0BC3" w:rsidRPr="006D1D65">
        <w:rPr>
          <w:color w:val="000000" w:themeColor="text1"/>
        </w:rPr>
        <w:t>.</w:t>
      </w:r>
    </w:p>
    <w:p w14:paraId="24E907BC" w14:textId="77777777" w:rsidR="00902A15" w:rsidRPr="006D1D65" w:rsidRDefault="00902A15" w:rsidP="00902A15">
      <w:pPr>
        <w:jc w:val="left"/>
        <w:rPr>
          <w:lang w:eastAsia="zh-CN"/>
        </w:rPr>
      </w:pPr>
      <w:bookmarkStart w:id="19" w:name="_Hlk40769607"/>
      <w:bookmarkStart w:id="20" w:name="_Hlk39303931"/>
    </w:p>
    <w:p w14:paraId="61C4AA90" w14:textId="2F1DCA5C" w:rsidR="00D05372" w:rsidRPr="006D1D65" w:rsidRDefault="00D05372" w:rsidP="00902A15">
      <w:pPr>
        <w:jc w:val="left"/>
      </w:pPr>
      <w:r w:rsidRPr="006D1D65">
        <w:rPr>
          <w:lang w:eastAsia="zh-CN"/>
        </w:rPr>
        <w:t>The</w:t>
      </w:r>
      <w:r w:rsidRPr="006D1D65">
        <w:t xml:space="preserve"> </w:t>
      </w:r>
      <w:r w:rsidR="008601CC" w:rsidRPr="006D1D65">
        <w:t>rationale</w:t>
      </w:r>
      <w:r w:rsidRPr="006D1D65">
        <w:t xml:space="preserve"> </w:t>
      </w:r>
      <w:r w:rsidR="008A4717" w:rsidRPr="006D1D65">
        <w:t xml:space="preserve">for </w:t>
      </w:r>
      <w:r w:rsidRPr="006D1D65">
        <w:t xml:space="preserve">the development of the inner tube technique </w:t>
      </w:r>
      <w:r w:rsidR="007066EB" w:rsidRPr="006D1D65">
        <w:t xml:space="preserve">was </w:t>
      </w:r>
      <w:r w:rsidRPr="006D1D65">
        <w:t xml:space="preserve">to reduce the operation time </w:t>
      </w:r>
      <w:r w:rsidR="007066EB" w:rsidRPr="006D1D65">
        <w:t xml:space="preserve">for the </w:t>
      </w:r>
      <w:r w:rsidRPr="006D1D65">
        <w:t>establish</w:t>
      </w:r>
      <w:r w:rsidR="007066EB" w:rsidRPr="006D1D65">
        <w:t>ment of a</w:t>
      </w:r>
      <w:r w:rsidRPr="006D1D65">
        <w:t xml:space="preserve"> mouse heart transplant</w:t>
      </w:r>
      <w:r w:rsidR="007066EB" w:rsidRPr="006D1D65">
        <w:t xml:space="preserve"> model</w:t>
      </w:r>
      <w:r w:rsidRPr="006D1D65">
        <w:t xml:space="preserve"> with </w:t>
      </w:r>
      <w:r w:rsidR="007066EB" w:rsidRPr="006D1D65">
        <w:t xml:space="preserve">a </w:t>
      </w:r>
      <w:r w:rsidRPr="006D1D65">
        <w:t>high success rate.</w:t>
      </w:r>
      <w:bookmarkStart w:id="21" w:name="_Hlk39303492"/>
      <w:r w:rsidRPr="006D1D65">
        <w:t xml:space="preserve"> </w:t>
      </w:r>
      <w:bookmarkStart w:id="22" w:name="_Hlk40769644"/>
      <w:bookmarkEnd w:id="19"/>
      <w:r w:rsidR="007066EB" w:rsidRPr="006D1D65">
        <w:t>O</w:t>
      </w:r>
      <w:r w:rsidR="00137DFB" w:rsidRPr="006D1D65">
        <w:rPr>
          <w:color w:val="000000" w:themeColor="text1"/>
        </w:rPr>
        <w:t xml:space="preserve">ptimization of the cervical heart transplantation model </w:t>
      </w:r>
      <w:r w:rsidR="007066EB" w:rsidRPr="006D1D65">
        <w:rPr>
          <w:color w:val="000000" w:themeColor="text1"/>
        </w:rPr>
        <w:t xml:space="preserve">facilitates the acquisition of </w:t>
      </w:r>
      <w:r w:rsidR="00137DFB" w:rsidRPr="006D1D65">
        <w:rPr>
          <w:color w:val="000000" w:themeColor="text1"/>
        </w:rPr>
        <w:t>high success rates in a short period of surgery time</w:t>
      </w:r>
      <w:r w:rsidR="00137DFB" w:rsidRPr="006D1D65">
        <w:t xml:space="preserve"> </w:t>
      </w:r>
      <w:r w:rsidRPr="006D1D65">
        <w:t>compare</w:t>
      </w:r>
      <w:r w:rsidR="008601CC" w:rsidRPr="006D1D65">
        <w:t>d</w:t>
      </w:r>
      <w:r w:rsidRPr="006D1D65">
        <w:t xml:space="preserve"> </w:t>
      </w:r>
      <w:r w:rsidR="007066EB" w:rsidRPr="006D1D65">
        <w:t xml:space="preserve">to </w:t>
      </w:r>
      <w:r w:rsidRPr="006D1D65">
        <w:t xml:space="preserve">the traditional </w:t>
      </w:r>
      <w:r w:rsidR="00137DFB" w:rsidRPr="006D1D65">
        <w:t xml:space="preserve">suture and </w:t>
      </w:r>
      <w:r w:rsidRPr="006D1D65">
        <w:t>cuff technique</w:t>
      </w:r>
      <w:bookmarkEnd w:id="21"/>
      <w:r w:rsidR="00A13546" w:rsidRPr="006D1D65">
        <w:fldChar w:fldCharType="begin">
          <w:fldData xml:space="preserve">PEVuZE5vdGU+PENpdGU+PEF1dGhvcj5PYmVyaHViZXI8L0F1dGhvcj48WWVhcj4yMDE0PC9ZZWFy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Dc1MzwvcGFnZXM+PG51bWJlcj45MjwvbnVtYmVyPjxrZXl3b3Jkcz48a2V5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</w:fldData>
        </w:fldChar>
      </w:r>
      <w:r w:rsidR="00EF7A49" w:rsidRPr="006D1D65">
        <w:instrText xml:space="preserve"> ADDIN EN.CITE </w:instrText>
      </w:r>
      <w:r w:rsidR="00EF7A49" w:rsidRPr="006D1D65">
        <w:fldChar w:fldCharType="begin">
          <w:fldData xml:space="preserve">PEVuZE5vdGU+PENpdGU+PEF1dGhvcj5PYmVyaHViZXI8L0F1dGhvcj48WWVhcj4yMDE0PC9ZZWFy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Dc1MzwvcGFnZXM+PG51bWJlcj45MjwvbnVtYmVyPjxrZXl3b3Jkcz48a2V5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</w:fldData>
        </w:fldChar>
      </w:r>
      <w:r w:rsidR="00EF7A49" w:rsidRPr="006D1D65">
        <w:instrText xml:space="preserve"> ADDIN EN.CITE.DATA </w:instrText>
      </w:r>
      <w:r w:rsidR="00EF7A49" w:rsidRPr="006D1D65">
        <w:fldChar w:fldCharType="end"/>
      </w:r>
      <w:r w:rsidR="00A13546" w:rsidRPr="006D1D65">
        <w:fldChar w:fldCharType="separate"/>
      </w:r>
      <w:r w:rsidR="00EF7A49" w:rsidRPr="006D1D65">
        <w:rPr>
          <w:noProof/>
          <w:vertAlign w:val="superscript"/>
        </w:rPr>
        <w:t>21</w:t>
      </w:r>
      <w:r w:rsidR="00A13546" w:rsidRPr="006D1D65">
        <w:fldChar w:fldCharType="end"/>
      </w:r>
      <w:r w:rsidRPr="006D1D65">
        <w:t xml:space="preserve">. </w:t>
      </w:r>
      <w:r w:rsidR="007066EB" w:rsidRPr="006D1D65">
        <w:t>Further</w:t>
      </w:r>
      <w:r w:rsidRPr="006D1D65">
        <w:t xml:space="preserve">, the cooperation model can further </w:t>
      </w:r>
      <w:r w:rsidR="005C594E" w:rsidRPr="006D1D65">
        <w:t>reduce</w:t>
      </w:r>
      <w:r w:rsidRPr="006D1D65">
        <w:t xml:space="preserve"> the warm ischemic time of </w:t>
      </w:r>
      <w:r w:rsidR="007066EB" w:rsidRPr="006D1D65">
        <w:t xml:space="preserve">the </w:t>
      </w:r>
      <w:r w:rsidRPr="006D1D65">
        <w:t>donor heart compare</w:t>
      </w:r>
      <w:r w:rsidR="008601CC" w:rsidRPr="006D1D65">
        <w:t>d</w:t>
      </w:r>
      <w:r w:rsidRPr="006D1D65">
        <w:t xml:space="preserve"> </w:t>
      </w:r>
      <w:r w:rsidR="007066EB" w:rsidRPr="006D1D65">
        <w:t xml:space="preserve">to surgeries performed with a </w:t>
      </w:r>
      <w:r w:rsidRPr="006D1D65">
        <w:t xml:space="preserve">single </w:t>
      </w:r>
      <w:r w:rsidR="00862B58" w:rsidRPr="006D1D65">
        <w:t>operat</w:t>
      </w:r>
      <w:r w:rsidR="007066EB" w:rsidRPr="006D1D65">
        <w:t>or</w:t>
      </w:r>
      <w:bookmarkEnd w:id="22"/>
      <w:r w:rsidRPr="006D1D65">
        <w:t>.</w:t>
      </w:r>
      <w:bookmarkStart w:id="23" w:name="_Hlk39302901"/>
      <w:r w:rsidR="00137DFB" w:rsidRPr="006D1D65">
        <w:rPr>
          <w:color w:val="000000" w:themeColor="text1"/>
        </w:rPr>
        <w:t xml:space="preserve"> </w:t>
      </w:r>
      <w:bookmarkEnd w:id="23"/>
    </w:p>
    <w:bookmarkEnd w:id="20"/>
    <w:p w14:paraId="59B42059" w14:textId="77777777" w:rsidR="000B78F0" w:rsidRPr="006D1D65" w:rsidRDefault="000B78F0" w:rsidP="00C62215">
      <w:pPr>
        <w:rPr>
          <w:b/>
        </w:rPr>
      </w:pPr>
    </w:p>
    <w:p w14:paraId="3D4CD2F3" w14:textId="24242CB2" w:rsidR="006305D7" w:rsidRPr="006D1D65" w:rsidRDefault="006305D7" w:rsidP="00C62215">
      <w:r w:rsidRPr="006D1D65">
        <w:rPr>
          <w:b/>
        </w:rPr>
        <w:t>P</w:t>
      </w:r>
      <w:r w:rsidR="004B247C" w:rsidRPr="006D1D65">
        <w:rPr>
          <w:b/>
        </w:rPr>
        <w:t>rotocol</w:t>
      </w:r>
      <w:r w:rsidRPr="006D1D65">
        <w:rPr>
          <w:b/>
        </w:rPr>
        <w:t>:</w:t>
      </w:r>
      <w:r w:rsidRPr="006D1D65">
        <w:t xml:space="preserve"> </w:t>
      </w:r>
    </w:p>
    <w:p w14:paraId="06ECFFC2" w14:textId="77777777" w:rsidR="00902A15" w:rsidRPr="006D1D65" w:rsidRDefault="00902A15" w:rsidP="00902A15">
      <w:pPr>
        <w:rPr>
          <w:bCs/>
          <w:lang w:eastAsia="zh-CN"/>
        </w:rPr>
      </w:pPr>
    </w:p>
    <w:p w14:paraId="13B7FDCA" w14:textId="17F158B9" w:rsidR="00685261" w:rsidRPr="006D1D65" w:rsidRDefault="00685261" w:rsidP="00466DA2">
      <w:pPr>
        <w:jc w:val="left"/>
        <w:rPr>
          <w:b/>
        </w:rPr>
      </w:pPr>
      <w:r w:rsidRPr="006D1D65">
        <w:t xml:space="preserve">Animals </w:t>
      </w:r>
      <w:r w:rsidR="009336C1" w:rsidRPr="006D1D65">
        <w:t>(</w:t>
      </w:r>
      <w:r w:rsidR="00947CA8" w:rsidRPr="006D1D65">
        <w:t xml:space="preserve">BALB/c, </w:t>
      </w:r>
      <w:r w:rsidR="009336C1" w:rsidRPr="006D1D65">
        <w:t xml:space="preserve">C57BL/6, male, </w:t>
      </w:r>
      <w:r w:rsidR="00947CA8" w:rsidRPr="006D1D65">
        <w:t>8-12 weeks</w:t>
      </w:r>
      <w:r w:rsidR="009336C1" w:rsidRPr="006D1D65">
        <w:t xml:space="preserve">) </w:t>
      </w:r>
      <w:r w:rsidRPr="006D1D65">
        <w:t xml:space="preserve">are housed in a specific pathogen-free facility at the Xiamen University Laboratory Animal Center. </w:t>
      </w:r>
      <w:r w:rsidR="00947CA8" w:rsidRPr="006D1D65">
        <w:t xml:space="preserve">C57BL/6 </w:t>
      </w:r>
      <w:r w:rsidR="008601CC" w:rsidRPr="006D1D65">
        <w:t xml:space="preserve">is </w:t>
      </w:r>
      <w:r w:rsidR="00947CA8" w:rsidRPr="006D1D65">
        <w:t xml:space="preserve">used as recipient and BALB/c </w:t>
      </w:r>
      <w:r w:rsidR="008601CC" w:rsidRPr="006D1D65">
        <w:t xml:space="preserve">is </w:t>
      </w:r>
      <w:r w:rsidR="00947CA8" w:rsidRPr="006D1D65">
        <w:t xml:space="preserve">used as donor. </w:t>
      </w:r>
      <w:r w:rsidRPr="006D1D65">
        <w:t>All the procedures are performed according to the Institutional Animal Care and Use Committee (IACUC) guidelines.</w:t>
      </w:r>
      <w:r w:rsidR="00513C03" w:rsidRPr="006D1D65">
        <w:t xml:space="preserve"> </w:t>
      </w:r>
    </w:p>
    <w:p w14:paraId="561A686C" w14:textId="77777777" w:rsidR="00902A15" w:rsidRPr="006D1D65" w:rsidRDefault="00902A15" w:rsidP="00902A15">
      <w:pPr>
        <w:rPr>
          <w:color w:val="808080" w:themeColor="background1" w:themeShade="80"/>
        </w:rPr>
      </w:pPr>
    </w:p>
    <w:p w14:paraId="4E24CB87" w14:textId="34AC4174" w:rsidR="00902A15" w:rsidRPr="006D1D65" w:rsidRDefault="006D1D65" w:rsidP="00902A15">
      <w:pPr>
        <w:rPr>
          <w:bCs/>
          <w:lang w:eastAsia="zh-CN"/>
        </w:rPr>
      </w:pPr>
      <w:r w:rsidRPr="006D1D65">
        <w:rPr>
          <w:bCs/>
          <w:lang w:eastAsia="zh-CN"/>
        </w:rPr>
        <w:t>NOTE:</w:t>
      </w:r>
      <w:r w:rsidR="00902A15" w:rsidRPr="006D1D65">
        <w:rPr>
          <w:bCs/>
          <w:lang w:eastAsia="zh-CN"/>
        </w:rPr>
        <w:t xml:space="preserve"> A set of microsurgical instruments, including a micro scissor, micro straight forceps, micro curved </w:t>
      </w:r>
      <w:proofErr w:type="gramStart"/>
      <w:r w:rsidR="00902A15" w:rsidRPr="006D1D65">
        <w:rPr>
          <w:bCs/>
          <w:lang w:eastAsia="zh-CN"/>
        </w:rPr>
        <w:t>forceps</w:t>
      </w:r>
      <w:proofErr w:type="gramEnd"/>
      <w:r w:rsidR="00902A15" w:rsidRPr="006D1D65">
        <w:rPr>
          <w:bCs/>
          <w:lang w:eastAsia="zh-CN"/>
        </w:rPr>
        <w:t xml:space="preserve"> and micro needle holders, are necessary for the operation (</w:t>
      </w:r>
      <w:r w:rsidR="00902A15" w:rsidRPr="006D1D65">
        <w:rPr>
          <w:b/>
          <w:lang w:eastAsia="zh-CN"/>
        </w:rPr>
        <w:t>Table and Materials, Figure 1B, C, D, E</w:t>
      </w:r>
      <w:r w:rsidR="00902A15" w:rsidRPr="006D1D65">
        <w:rPr>
          <w:bCs/>
          <w:lang w:eastAsia="zh-CN"/>
        </w:rPr>
        <w:t>). One pair of single-use bulldog clamps (</w:t>
      </w:r>
      <w:r w:rsidR="00902A15" w:rsidRPr="006D1D65">
        <w:rPr>
          <w:b/>
          <w:lang w:eastAsia="zh-CN"/>
        </w:rPr>
        <w:t>Figure 1F</w:t>
      </w:r>
      <w:r w:rsidR="00902A15" w:rsidRPr="006D1D65">
        <w:rPr>
          <w:bCs/>
          <w:lang w:eastAsia="zh-CN"/>
        </w:rPr>
        <w:t>) is needed. Two cuffs for the external jugular vein and carotid artery are prepared by cutting the customized polyamide tubes with a No. 10 scalpel under a microscope. The diameter of the vein and artery cuff is 0.9 mm and 0.55 mm, respectively. In addition, the diameter of the inner tube for the corresponding vein cuff is 0.6 mm, and these of the inner tube for the corresponding artery cuff is 0.25 mm (</w:t>
      </w:r>
      <w:r w:rsidR="00902A15" w:rsidRPr="006D1D65">
        <w:rPr>
          <w:b/>
          <w:lang w:eastAsia="zh-CN"/>
        </w:rPr>
        <w:t>Figure 1G</w:t>
      </w:r>
      <w:r w:rsidR="00902A15" w:rsidRPr="006D1D65">
        <w:rPr>
          <w:bCs/>
          <w:lang w:eastAsia="zh-CN"/>
        </w:rPr>
        <w:t>).</w:t>
      </w:r>
    </w:p>
    <w:p w14:paraId="148FE861" w14:textId="77777777" w:rsidR="00685261" w:rsidRPr="006D1D65" w:rsidRDefault="00685261" w:rsidP="00C62215">
      <w:pPr>
        <w:jc w:val="left"/>
        <w:rPr>
          <w:b/>
        </w:rPr>
      </w:pPr>
    </w:p>
    <w:p w14:paraId="258F513D" w14:textId="7AF49B64" w:rsidR="00137DFB" w:rsidRPr="006D1D65" w:rsidRDefault="00137DFB" w:rsidP="00137DFB">
      <w:pPr>
        <w:jc w:val="left"/>
        <w:rPr>
          <w:b/>
          <w:color w:val="000000" w:themeColor="text1"/>
        </w:rPr>
      </w:pPr>
      <w:r w:rsidRPr="006D1D65">
        <w:rPr>
          <w:b/>
          <w:color w:val="000000" w:themeColor="text1"/>
        </w:rPr>
        <w:t xml:space="preserve">1. Recipient </w:t>
      </w:r>
      <w:r w:rsidR="00902A15" w:rsidRPr="006D1D65">
        <w:rPr>
          <w:b/>
          <w:color w:val="000000" w:themeColor="text1"/>
        </w:rPr>
        <w:t>p</w:t>
      </w:r>
      <w:r w:rsidRPr="006D1D65">
        <w:rPr>
          <w:b/>
          <w:color w:val="000000" w:themeColor="text1"/>
        </w:rPr>
        <w:t>reparation</w:t>
      </w:r>
    </w:p>
    <w:p w14:paraId="3BC8B308" w14:textId="77777777" w:rsidR="00137DFB" w:rsidRPr="006D1D65" w:rsidRDefault="00137DFB" w:rsidP="00137DFB">
      <w:pPr>
        <w:jc w:val="left"/>
        <w:rPr>
          <w:b/>
          <w:color w:val="000000" w:themeColor="text1"/>
        </w:rPr>
      </w:pPr>
    </w:p>
    <w:p w14:paraId="062C61DD" w14:textId="7A60DB12" w:rsidR="00137DFB" w:rsidRPr="006D1D65" w:rsidRDefault="00137DFB" w:rsidP="00137DFB">
      <w:pPr>
        <w:jc w:val="left"/>
        <w:rPr>
          <w:color w:val="000000" w:themeColor="text1"/>
        </w:rPr>
      </w:pPr>
      <w:bookmarkStart w:id="24" w:name="_Hlk40688322"/>
      <w:r w:rsidRPr="006D1D65">
        <w:rPr>
          <w:color w:val="000000" w:themeColor="text1"/>
        </w:rPr>
        <w:t xml:space="preserve">1.1. </w:t>
      </w:r>
      <w:bookmarkStart w:id="25" w:name="OLE_LINK16"/>
      <w:r w:rsidRPr="006D1D65">
        <w:rPr>
          <w:color w:val="000000" w:themeColor="text1"/>
        </w:rPr>
        <w:t xml:space="preserve">Anesthetize the recipient mouse </w:t>
      </w:r>
      <w:bookmarkStart w:id="26" w:name="OLE_LINK12"/>
      <w:r w:rsidRPr="006D1D65">
        <w:rPr>
          <w:color w:val="000000" w:themeColor="text1"/>
          <w:lang w:eastAsia="zh-CN"/>
        </w:rPr>
        <w:t>with</w:t>
      </w:r>
      <w:r w:rsidRPr="006D1D65">
        <w:rPr>
          <w:color w:val="000000" w:themeColor="text1"/>
        </w:rPr>
        <w:t xml:space="preserve"> pentobarbital (60 mg/kg, </w:t>
      </w:r>
      <w:proofErr w:type="spellStart"/>
      <w:r w:rsidRPr="006D1D65">
        <w:rPr>
          <w:color w:val="000000" w:themeColor="text1"/>
        </w:rPr>
        <w:t>i.p</w:t>
      </w:r>
      <w:proofErr w:type="spellEnd"/>
      <w:r w:rsidRPr="006D1D65">
        <w:rPr>
          <w:color w:val="000000" w:themeColor="text1"/>
        </w:rPr>
        <w:t>)</w:t>
      </w:r>
      <w:bookmarkEnd w:id="26"/>
      <w:r w:rsidR="00AA6645" w:rsidRPr="006D1D65">
        <w:rPr>
          <w:color w:val="000000" w:themeColor="text1"/>
        </w:rPr>
        <w:t>.</w:t>
      </w:r>
      <w:r w:rsidRPr="006D1D65">
        <w:rPr>
          <w:color w:val="000000" w:themeColor="text1"/>
        </w:rPr>
        <w:t xml:space="preserve"> </w:t>
      </w:r>
      <w:r w:rsidRPr="006D1D65">
        <w:rPr>
          <w:color w:val="000000" w:themeColor="text1"/>
          <w:lang w:eastAsia="zh-CN"/>
        </w:rPr>
        <w:t>Use</w:t>
      </w:r>
      <w:r w:rsidRPr="006D1D65">
        <w:rPr>
          <w:color w:val="000000" w:themeColor="text1"/>
        </w:rPr>
        <w:t xml:space="preserve"> atraumatic mechanical clippers </w:t>
      </w:r>
      <w:r w:rsidRPr="006D1D65">
        <w:rPr>
          <w:color w:val="000000" w:themeColor="text1"/>
          <w:lang w:eastAsia="zh-CN"/>
        </w:rPr>
        <w:t>to</w:t>
      </w:r>
      <w:r w:rsidRPr="006D1D65">
        <w:rPr>
          <w:color w:val="000000" w:themeColor="text1"/>
        </w:rPr>
        <w:t xml:space="preserve"> remove the hair at the right lateral cervical region.</w:t>
      </w:r>
    </w:p>
    <w:p w14:paraId="661BFB84" w14:textId="77777777" w:rsidR="00137DFB" w:rsidRPr="006D1D65" w:rsidRDefault="00137DFB" w:rsidP="00137DFB">
      <w:pPr>
        <w:jc w:val="left"/>
        <w:rPr>
          <w:color w:val="000000" w:themeColor="text1"/>
        </w:rPr>
      </w:pPr>
    </w:p>
    <w:bookmarkEnd w:id="25"/>
    <w:p w14:paraId="41251937" w14:textId="22339F5A" w:rsidR="00137DFB" w:rsidRPr="006D1D65" w:rsidRDefault="00137DFB" w:rsidP="00137DFB">
      <w:pPr>
        <w:jc w:val="left"/>
        <w:rPr>
          <w:color w:val="000000" w:themeColor="text1"/>
        </w:rPr>
      </w:pPr>
      <w:r w:rsidRPr="006D1D65">
        <w:rPr>
          <w:color w:val="000000" w:themeColor="text1"/>
        </w:rPr>
        <w:t>1.</w:t>
      </w:r>
      <w:r w:rsidR="002A0F2D" w:rsidRPr="006D1D65">
        <w:rPr>
          <w:color w:val="000000" w:themeColor="text1"/>
        </w:rPr>
        <w:t>2</w:t>
      </w:r>
      <w:r w:rsidRPr="006D1D65">
        <w:rPr>
          <w:color w:val="000000" w:themeColor="text1"/>
        </w:rPr>
        <w:t>. Use a sterile cotton tip applicator to wipe the surgical area with iodine antiseptic followed by 70% ethanol.</w:t>
      </w:r>
    </w:p>
    <w:p w14:paraId="5539D177" w14:textId="77777777" w:rsidR="002A0F2D" w:rsidRPr="006D1D65" w:rsidRDefault="002A0F2D" w:rsidP="002A0F2D">
      <w:pPr>
        <w:jc w:val="left"/>
        <w:rPr>
          <w:color w:val="000000" w:themeColor="text1"/>
        </w:rPr>
      </w:pPr>
    </w:p>
    <w:p w14:paraId="570953A1" w14:textId="7323B78C" w:rsidR="002A0F2D" w:rsidRPr="006D1D65" w:rsidRDefault="002A0F2D" w:rsidP="002A0F2D">
      <w:pPr>
        <w:jc w:val="left"/>
        <w:rPr>
          <w:color w:val="000000" w:themeColor="text1"/>
        </w:rPr>
      </w:pPr>
      <w:r w:rsidRPr="006D1D65">
        <w:rPr>
          <w:color w:val="000000" w:themeColor="text1"/>
        </w:rPr>
        <w:t>1.3. Place the mouse in the supine position on the operation platform. Cover the mouse with sterile gauze.</w:t>
      </w:r>
    </w:p>
    <w:p w14:paraId="19C93A1E" w14:textId="77777777" w:rsidR="00137DFB" w:rsidRPr="006D1D65" w:rsidRDefault="00137DFB" w:rsidP="00137DFB">
      <w:pPr>
        <w:jc w:val="left"/>
        <w:rPr>
          <w:color w:val="000000" w:themeColor="text1"/>
        </w:rPr>
      </w:pPr>
    </w:p>
    <w:p w14:paraId="474519F0" w14:textId="7E90892F" w:rsidR="00137DFB" w:rsidRPr="006D1D65" w:rsidRDefault="00137DFB" w:rsidP="00137DFB">
      <w:pPr>
        <w:jc w:val="left"/>
        <w:rPr>
          <w:color w:val="000000" w:themeColor="text1"/>
        </w:rPr>
      </w:pPr>
      <w:r w:rsidRPr="006D1D65">
        <w:rPr>
          <w:color w:val="000000" w:themeColor="text1"/>
        </w:rPr>
        <w:t>1.4. Use an ophthalmic scissor to make a transverse incision from the lower one-third neck midline to the right shoulder-clavicle joint.</w:t>
      </w:r>
    </w:p>
    <w:p w14:paraId="4A902440" w14:textId="77777777" w:rsidR="00137DFB" w:rsidRPr="006D1D65" w:rsidRDefault="00137DFB" w:rsidP="00137DFB">
      <w:pPr>
        <w:jc w:val="left"/>
        <w:rPr>
          <w:color w:val="000000" w:themeColor="text1"/>
        </w:rPr>
      </w:pPr>
    </w:p>
    <w:p w14:paraId="4100E68D" w14:textId="13EC3BD6" w:rsidR="00137DFB" w:rsidRPr="006D1D65" w:rsidRDefault="00137DFB" w:rsidP="00137DFB">
      <w:pPr>
        <w:jc w:val="left"/>
        <w:rPr>
          <w:color w:val="000000" w:themeColor="text1"/>
        </w:rPr>
      </w:pPr>
      <w:r w:rsidRPr="006D1D65">
        <w:rPr>
          <w:color w:val="000000" w:themeColor="text1"/>
        </w:rPr>
        <w:t xml:space="preserve">1.5. Isolate the right external jugular vein with micro curved forceps to expose enough length, </w:t>
      </w:r>
      <w:r w:rsidR="007F2D6A" w:rsidRPr="006D1D65">
        <w:rPr>
          <w:color w:val="000000" w:themeColor="text1"/>
        </w:rPr>
        <w:t>cut off the branches via electrocoagulation</w:t>
      </w:r>
      <w:r w:rsidR="007066EB" w:rsidRPr="006D1D65">
        <w:rPr>
          <w:color w:val="000000" w:themeColor="text1"/>
        </w:rPr>
        <w:t>,</w:t>
      </w:r>
      <w:r w:rsidR="007F2D6A" w:rsidRPr="006D1D65">
        <w:rPr>
          <w:color w:val="000000" w:themeColor="text1"/>
        </w:rPr>
        <w:t xml:space="preserve"> and ligate </w:t>
      </w:r>
      <w:r w:rsidR="007066EB" w:rsidRPr="006D1D65">
        <w:rPr>
          <w:color w:val="000000" w:themeColor="text1"/>
        </w:rPr>
        <w:t xml:space="preserve">the vessel </w:t>
      </w:r>
      <w:r w:rsidR="007F2D6A" w:rsidRPr="006D1D65">
        <w:rPr>
          <w:color w:val="000000" w:themeColor="text1"/>
        </w:rPr>
        <w:t>at the distal end using a 6-0 silk suture</w:t>
      </w:r>
      <w:r w:rsidRPr="006D1D65">
        <w:rPr>
          <w:color w:val="000000" w:themeColor="text1"/>
        </w:rPr>
        <w:t>.</w:t>
      </w:r>
    </w:p>
    <w:p w14:paraId="63A3470D" w14:textId="77777777" w:rsidR="00137DFB" w:rsidRPr="006D1D65" w:rsidRDefault="00137DFB" w:rsidP="00137DFB">
      <w:pPr>
        <w:jc w:val="left"/>
        <w:rPr>
          <w:color w:val="000000" w:themeColor="text1"/>
        </w:rPr>
      </w:pPr>
    </w:p>
    <w:p w14:paraId="5A998B4F" w14:textId="651034B1" w:rsidR="00137DFB" w:rsidRPr="006D1D65" w:rsidRDefault="00137DFB" w:rsidP="00137DFB">
      <w:pPr>
        <w:jc w:val="left"/>
        <w:rPr>
          <w:color w:val="000000" w:themeColor="text1"/>
        </w:rPr>
      </w:pPr>
      <w:r w:rsidRPr="006D1D65">
        <w:rPr>
          <w:color w:val="000000" w:themeColor="text1"/>
        </w:rPr>
        <w:t>1.6. Clamp the external jugular vein proximally using a bulldog clamp and then</w:t>
      </w:r>
      <w:r w:rsidR="008601CC" w:rsidRPr="006D1D65">
        <w:t xml:space="preserve"> </w:t>
      </w:r>
      <w:r w:rsidR="008601CC" w:rsidRPr="006D1D65">
        <w:rPr>
          <w:color w:val="000000" w:themeColor="text1"/>
        </w:rPr>
        <w:t>transect the vein proximally to the ligature</w:t>
      </w:r>
      <w:r w:rsidRPr="006D1D65">
        <w:rPr>
          <w:color w:val="000000" w:themeColor="text1"/>
        </w:rPr>
        <w:t xml:space="preserve"> </w:t>
      </w:r>
      <w:bookmarkStart w:id="27" w:name="OLE_LINK18"/>
      <w:r w:rsidRPr="006D1D65">
        <w:rPr>
          <w:color w:val="000000" w:themeColor="text1"/>
        </w:rPr>
        <w:t>using a micro scissor</w:t>
      </w:r>
      <w:bookmarkEnd w:id="27"/>
      <w:r w:rsidRPr="006D1D65">
        <w:rPr>
          <w:color w:val="000000" w:themeColor="text1"/>
        </w:rPr>
        <w:t>.</w:t>
      </w:r>
    </w:p>
    <w:p w14:paraId="3267A1E5" w14:textId="77777777" w:rsidR="00137DFB" w:rsidRPr="006D1D65" w:rsidRDefault="00137DFB" w:rsidP="00137DFB">
      <w:pPr>
        <w:jc w:val="left"/>
        <w:rPr>
          <w:color w:val="000000" w:themeColor="text1"/>
        </w:rPr>
      </w:pPr>
    </w:p>
    <w:p w14:paraId="4F82389B" w14:textId="738D0408" w:rsidR="00137DFB" w:rsidRPr="006D1D65" w:rsidRDefault="00137DFB" w:rsidP="00137DFB">
      <w:pPr>
        <w:jc w:val="left"/>
        <w:rPr>
          <w:color w:val="000000" w:themeColor="text1"/>
        </w:rPr>
      </w:pPr>
      <w:r w:rsidRPr="006D1D65">
        <w:rPr>
          <w:color w:val="000000" w:themeColor="text1"/>
        </w:rPr>
        <w:t>1.7. Wash the vessel lumen with 100 U/mL 0</w:t>
      </w:r>
      <w:r w:rsidR="007066EB" w:rsidRPr="006D1D65">
        <w:rPr>
          <w:color w:val="000000" w:themeColor="text1"/>
        </w:rPr>
        <w:t>-</w:t>
      </w:r>
      <w:r w:rsidRPr="006D1D65">
        <w:rPr>
          <w:color w:val="000000" w:themeColor="text1"/>
        </w:rPr>
        <w:t>4</w:t>
      </w:r>
      <w:r w:rsidR="007066EB" w:rsidRPr="006D1D65">
        <w:rPr>
          <w:rFonts w:eastAsia="Microsoft YaHei"/>
          <w:color w:val="000000" w:themeColor="text1"/>
        </w:rPr>
        <w:t xml:space="preserve"> °C </w:t>
      </w:r>
      <w:r w:rsidRPr="006D1D65">
        <w:rPr>
          <w:color w:val="000000" w:themeColor="text1"/>
        </w:rPr>
        <w:t>heparinized saline to remove any residual blood.</w:t>
      </w:r>
    </w:p>
    <w:p w14:paraId="71774447" w14:textId="77777777" w:rsidR="00137DFB" w:rsidRPr="006D1D65" w:rsidRDefault="00137DFB" w:rsidP="00137DFB">
      <w:pPr>
        <w:jc w:val="left"/>
        <w:rPr>
          <w:color w:val="000000" w:themeColor="text1"/>
        </w:rPr>
      </w:pPr>
    </w:p>
    <w:p w14:paraId="51C26328" w14:textId="4E8AE45C" w:rsidR="00137DFB" w:rsidRPr="006D1D65" w:rsidRDefault="00137DFB" w:rsidP="00137DFB">
      <w:pPr>
        <w:jc w:val="left"/>
        <w:rPr>
          <w:color w:val="000000" w:themeColor="text1"/>
        </w:rPr>
      </w:pPr>
      <w:r w:rsidRPr="006D1D65">
        <w:rPr>
          <w:color w:val="000000" w:themeColor="text1"/>
        </w:rPr>
        <w:t xml:space="preserve">1.8. Pull the external jugular vein through the vein cuff using </w:t>
      </w:r>
      <w:bookmarkStart w:id="28" w:name="OLE_LINK7"/>
      <w:r w:rsidRPr="006D1D65">
        <w:rPr>
          <w:color w:val="000000" w:themeColor="text1"/>
        </w:rPr>
        <w:t>micro straight forceps</w:t>
      </w:r>
      <w:bookmarkEnd w:id="28"/>
      <w:r w:rsidR="000063D9" w:rsidRPr="006D1D65">
        <w:rPr>
          <w:color w:val="000000" w:themeColor="text1"/>
        </w:rPr>
        <w:t>;</w:t>
      </w:r>
      <w:r w:rsidRPr="006D1D65">
        <w:rPr>
          <w:color w:val="000000" w:themeColor="text1"/>
        </w:rPr>
        <w:t xml:space="preserve"> insert the vein inner tube into the lumen as a </w:t>
      </w:r>
      <w:proofErr w:type="gramStart"/>
      <w:r w:rsidRPr="006D1D65">
        <w:rPr>
          <w:color w:val="000000" w:themeColor="text1"/>
        </w:rPr>
        <w:t>stent</w:t>
      </w:r>
      <w:r w:rsidR="004675F2" w:rsidRPr="006D1D65">
        <w:rPr>
          <w:color w:val="000000" w:themeColor="text1"/>
        </w:rPr>
        <w:t>,</w:t>
      </w:r>
      <w:r w:rsidR="008601CC" w:rsidRPr="006D1D65">
        <w:rPr>
          <w:color w:val="000000" w:themeColor="text1"/>
        </w:rPr>
        <w:t xml:space="preserve"> and</w:t>
      </w:r>
      <w:proofErr w:type="gramEnd"/>
      <w:r w:rsidR="008601CC" w:rsidRPr="006D1D65">
        <w:rPr>
          <w:color w:val="000000" w:themeColor="text1"/>
        </w:rPr>
        <w:t xml:space="preserve"> </w:t>
      </w:r>
      <w:r w:rsidRPr="006D1D65">
        <w:rPr>
          <w:color w:val="000000" w:themeColor="text1"/>
        </w:rPr>
        <w:t xml:space="preserve">evert the vessel wall over the cuff </w:t>
      </w:r>
      <w:r w:rsidR="008601CC" w:rsidRPr="006D1D65">
        <w:rPr>
          <w:color w:val="000000" w:themeColor="text1"/>
        </w:rPr>
        <w:t xml:space="preserve">with micro straight forceps </w:t>
      </w:r>
      <w:r w:rsidRPr="006D1D65">
        <w:rPr>
          <w:color w:val="000000" w:themeColor="text1"/>
        </w:rPr>
        <w:t>(</w:t>
      </w:r>
      <w:r w:rsidRPr="006D1D65">
        <w:rPr>
          <w:b/>
          <w:bCs/>
          <w:color w:val="000000" w:themeColor="text1"/>
        </w:rPr>
        <w:t>Figure 2A</w:t>
      </w:r>
      <w:r w:rsidRPr="006D1D65">
        <w:rPr>
          <w:color w:val="000000" w:themeColor="text1"/>
        </w:rPr>
        <w:t xml:space="preserve">). </w:t>
      </w:r>
    </w:p>
    <w:p w14:paraId="0B5D147A" w14:textId="77777777" w:rsidR="00947CA8" w:rsidRPr="006D1D65" w:rsidRDefault="00947CA8" w:rsidP="00137DFB">
      <w:pPr>
        <w:jc w:val="left"/>
        <w:rPr>
          <w:color w:val="000000" w:themeColor="text1"/>
        </w:rPr>
      </w:pPr>
    </w:p>
    <w:p w14:paraId="2962CEFF" w14:textId="51A8F819" w:rsidR="00137DFB" w:rsidRPr="006D1D65" w:rsidRDefault="00137DFB" w:rsidP="00137DFB">
      <w:pPr>
        <w:jc w:val="left"/>
        <w:rPr>
          <w:color w:val="000000" w:themeColor="text1"/>
        </w:rPr>
      </w:pPr>
      <w:r w:rsidRPr="006D1D65">
        <w:rPr>
          <w:color w:val="000000" w:themeColor="text1"/>
        </w:rPr>
        <w:t>1.9. Fix the everted vessel endothelium at the proximal end of the cuff using a circumferential 8-0 silk suture (</w:t>
      </w:r>
      <w:r w:rsidRPr="006D1D65">
        <w:rPr>
          <w:b/>
          <w:bCs/>
          <w:color w:val="000000" w:themeColor="text1"/>
        </w:rPr>
        <w:t>Figure 2B</w:t>
      </w:r>
      <w:r w:rsidRPr="006D1D65">
        <w:rPr>
          <w:color w:val="000000" w:themeColor="text1"/>
        </w:rPr>
        <w:t xml:space="preserve">). </w:t>
      </w:r>
    </w:p>
    <w:p w14:paraId="5A42B44B" w14:textId="77777777" w:rsidR="00137DFB" w:rsidRPr="006D1D65" w:rsidRDefault="00137DFB" w:rsidP="00137DFB">
      <w:pPr>
        <w:jc w:val="left"/>
        <w:rPr>
          <w:color w:val="000000" w:themeColor="text1"/>
        </w:rPr>
      </w:pPr>
    </w:p>
    <w:p w14:paraId="4EABE1D4" w14:textId="284C31CB" w:rsidR="00137DFB" w:rsidRPr="006D1D65" w:rsidRDefault="00137DFB" w:rsidP="00137DFB">
      <w:pPr>
        <w:jc w:val="left"/>
        <w:rPr>
          <w:color w:val="000000" w:themeColor="text1"/>
        </w:rPr>
      </w:pPr>
      <w:r w:rsidRPr="006D1D65">
        <w:rPr>
          <w:color w:val="000000" w:themeColor="text1"/>
        </w:rPr>
        <w:t>1.10. Use micro straight forceps to withdraw the vein inner tube from the vein vessel.</w:t>
      </w:r>
    </w:p>
    <w:p w14:paraId="0E1EF032" w14:textId="77777777" w:rsidR="00137DFB" w:rsidRPr="006D1D65" w:rsidRDefault="00137DFB" w:rsidP="00137DFB">
      <w:pPr>
        <w:jc w:val="left"/>
        <w:rPr>
          <w:color w:val="000000" w:themeColor="text1"/>
        </w:rPr>
      </w:pPr>
    </w:p>
    <w:p w14:paraId="33037003" w14:textId="6AF6353F" w:rsidR="00137DFB" w:rsidRPr="006D1D65" w:rsidRDefault="00137DFB" w:rsidP="00137DFB">
      <w:pPr>
        <w:jc w:val="left"/>
        <w:rPr>
          <w:color w:val="000000" w:themeColor="text1"/>
        </w:rPr>
      </w:pPr>
      <w:r w:rsidRPr="006D1D65">
        <w:rPr>
          <w:color w:val="000000" w:themeColor="text1"/>
        </w:rPr>
        <w:t>1.11. Perform blunt dissection with micro curved forceps</w:t>
      </w:r>
      <w:r w:rsidR="007F2D6A" w:rsidRPr="006D1D65">
        <w:rPr>
          <w:color w:val="000000" w:themeColor="text1"/>
        </w:rPr>
        <w:t xml:space="preserve"> to</w:t>
      </w:r>
      <w:r w:rsidRPr="006D1D65">
        <w:rPr>
          <w:color w:val="000000" w:themeColor="text1"/>
        </w:rPr>
        <w:t xml:space="preserve"> isolate the right carotid artery adjacent to the inner edge of the sternocleidomastoid.</w:t>
      </w:r>
    </w:p>
    <w:p w14:paraId="581CAC47" w14:textId="77777777" w:rsidR="00137DFB" w:rsidRPr="006D1D65" w:rsidRDefault="00137DFB" w:rsidP="00137DFB">
      <w:pPr>
        <w:jc w:val="left"/>
        <w:rPr>
          <w:color w:val="000000" w:themeColor="text1"/>
        </w:rPr>
      </w:pPr>
    </w:p>
    <w:p w14:paraId="25ECEF72" w14:textId="1BCE6B17" w:rsidR="00137DFB" w:rsidRPr="006D1D65" w:rsidRDefault="00137DFB" w:rsidP="00137DFB">
      <w:pPr>
        <w:jc w:val="left"/>
        <w:rPr>
          <w:color w:val="000000" w:themeColor="text1"/>
        </w:rPr>
      </w:pPr>
      <w:r w:rsidRPr="006D1D65">
        <w:rPr>
          <w:color w:val="000000" w:themeColor="text1"/>
        </w:rPr>
        <w:t xml:space="preserve">1.12. Clamp the </w:t>
      </w:r>
      <w:r w:rsidR="007F2D6A" w:rsidRPr="006D1D65">
        <w:rPr>
          <w:color w:val="000000" w:themeColor="text1"/>
        </w:rPr>
        <w:t xml:space="preserve">right </w:t>
      </w:r>
      <w:r w:rsidRPr="006D1D65">
        <w:rPr>
          <w:color w:val="000000" w:themeColor="text1"/>
        </w:rPr>
        <w:t>carotid artery proximally using a bulldog clamp, ligate the carotid artery distally using a 6-0 silk suture,</w:t>
      </w:r>
      <w:r w:rsidR="004675F2" w:rsidRPr="006D1D65">
        <w:rPr>
          <w:color w:val="000000" w:themeColor="text1"/>
        </w:rPr>
        <w:t xml:space="preserve"> and</w:t>
      </w:r>
      <w:r w:rsidRPr="006D1D65">
        <w:rPr>
          <w:color w:val="000000" w:themeColor="text1"/>
        </w:rPr>
        <w:t xml:space="preserve"> use a micro scissor to </w:t>
      </w:r>
      <w:r w:rsidR="00AA6645" w:rsidRPr="006D1D65">
        <w:rPr>
          <w:color w:val="000000" w:themeColor="text1"/>
        </w:rPr>
        <w:t>transect the carotid artery proximally to the ligature.</w:t>
      </w:r>
    </w:p>
    <w:p w14:paraId="6C09E327" w14:textId="77777777" w:rsidR="00137DFB" w:rsidRPr="006D1D65" w:rsidRDefault="00137DFB" w:rsidP="00137DFB">
      <w:pPr>
        <w:jc w:val="left"/>
        <w:rPr>
          <w:color w:val="000000" w:themeColor="text1"/>
        </w:rPr>
      </w:pPr>
    </w:p>
    <w:p w14:paraId="0DAA9F6A" w14:textId="352DF67B" w:rsidR="00137DFB" w:rsidRPr="006D1D65" w:rsidRDefault="00137DFB" w:rsidP="00137DFB">
      <w:pPr>
        <w:jc w:val="left"/>
        <w:rPr>
          <w:color w:val="000000" w:themeColor="text1"/>
        </w:rPr>
      </w:pPr>
      <w:r w:rsidRPr="006D1D65">
        <w:rPr>
          <w:color w:val="000000" w:themeColor="text1"/>
        </w:rPr>
        <w:t>1.13. Wash the carotid artery with 100 U/m</w:t>
      </w:r>
      <w:r w:rsidR="006D1D65" w:rsidRPr="006D1D65">
        <w:rPr>
          <w:color w:val="000000" w:themeColor="text1"/>
        </w:rPr>
        <w:t>L</w:t>
      </w:r>
      <w:r w:rsidR="007066EB" w:rsidRPr="006D1D65">
        <w:rPr>
          <w:color w:val="000000" w:themeColor="text1"/>
        </w:rPr>
        <w:t xml:space="preserve"> 0-4 °C</w:t>
      </w:r>
      <w:r w:rsidRPr="006D1D65">
        <w:rPr>
          <w:color w:val="000000" w:themeColor="text1"/>
        </w:rPr>
        <w:t xml:space="preserve"> heparinized saline to remove any residual blood.</w:t>
      </w:r>
    </w:p>
    <w:p w14:paraId="76232061" w14:textId="77777777" w:rsidR="00137DFB" w:rsidRPr="006D1D65" w:rsidRDefault="00137DFB" w:rsidP="00137DFB">
      <w:pPr>
        <w:jc w:val="left"/>
        <w:rPr>
          <w:color w:val="000000" w:themeColor="text1"/>
        </w:rPr>
      </w:pPr>
    </w:p>
    <w:p w14:paraId="65B2656B" w14:textId="59B2CDF8" w:rsidR="00137DFB" w:rsidRPr="006D1D65" w:rsidRDefault="00137DFB" w:rsidP="00137DFB">
      <w:pPr>
        <w:jc w:val="left"/>
        <w:rPr>
          <w:color w:val="000000" w:themeColor="text1"/>
        </w:rPr>
      </w:pPr>
      <w:r w:rsidRPr="006D1D65">
        <w:rPr>
          <w:color w:val="000000" w:themeColor="text1"/>
        </w:rPr>
        <w:t>1.14. Pass the carotid artery through the artery cuff</w:t>
      </w:r>
      <w:r w:rsidR="008601CC" w:rsidRPr="006D1D65">
        <w:rPr>
          <w:color w:val="000000" w:themeColor="text1"/>
        </w:rPr>
        <w:t xml:space="preserve"> and</w:t>
      </w:r>
      <w:r w:rsidRPr="006D1D65">
        <w:rPr>
          <w:color w:val="000000" w:themeColor="text1"/>
        </w:rPr>
        <w:t xml:space="preserve"> </w:t>
      </w:r>
      <w:r w:rsidR="008601CC" w:rsidRPr="006D1D65">
        <w:rPr>
          <w:color w:val="000000" w:themeColor="text1"/>
        </w:rPr>
        <w:t>i</w:t>
      </w:r>
      <w:r w:rsidRPr="006D1D65">
        <w:rPr>
          <w:color w:val="000000" w:themeColor="text1"/>
        </w:rPr>
        <w:t xml:space="preserve">nsert the artery inner tube into the artery vessel </w:t>
      </w:r>
      <w:r w:rsidR="008601CC" w:rsidRPr="006D1D65">
        <w:rPr>
          <w:color w:val="000000" w:themeColor="text1"/>
        </w:rPr>
        <w:t xml:space="preserve">using micro straight forceps </w:t>
      </w:r>
      <w:r w:rsidRPr="006D1D65">
        <w:rPr>
          <w:color w:val="000000" w:themeColor="text1"/>
        </w:rPr>
        <w:t>(</w:t>
      </w:r>
      <w:r w:rsidRPr="006D1D65">
        <w:rPr>
          <w:b/>
          <w:bCs/>
          <w:color w:val="000000" w:themeColor="text1"/>
        </w:rPr>
        <w:t>Figure 2C</w:t>
      </w:r>
      <w:r w:rsidRPr="006D1D65">
        <w:rPr>
          <w:color w:val="000000" w:themeColor="text1"/>
        </w:rPr>
        <w:t>).</w:t>
      </w:r>
    </w:p>
    <w:p w14:paraId="12C0AC7C" w14:textId="77777777" w:rsidR="00137DFB" w:rsidRPr="006D1D65" w:rsidRDefault="00137DFB" w:rsidP="00137DFB">
      <w:pPr>
        <w:jc w:val="left"/>
        <w:rPr>
          <w:color w:val="000000" w:themeColor="text1"/>
        </w:rPr>
      </w:pPr>
    </w:p>
    <w:p w14:paraId="07E9B7C1" w14:textId="27D3B092" w:rsidR="00137DFB" w:rsidRPr="006D1D65" w:rsidRDefault="00137DFB" w:rsidP="00137DFB">
      <w:pPr>
        <w:jc w:val="left"/>
        <w:rPr>
          <w:color w:val="000000" w:themeColor="text1"/>
        </w:rPr>
      </w:pPr>
      <w:r w:rsidRPr="006D1D65">
        <w:rPr>
          <w:color w:val="000000" w:themeColor="text1"/>
        </w:rPr>
        <w:t>1.15. Evert the vessel over the cuff</w:t>
      </w:r>
      <w:r w:rsidR="008601CC" w:rsidRPr="006D1D65">
        <w:rPr>
          <w:color w:val="000000" w:themeColor="text1"/>
        </w:rPr>
        <w:t xml:space="preserve"> using micro straight forceps</w:t>
      </w:r>
      <w:r w:rsidR="000063D9" w:rsidRPr="006D1D65">
        <w:rPr>
          <w:color w:val="000000" w:themeColor="text1"/>
        </w:rPr>
        <w:t>;</w:t>
      </w:r>
      <w:r w:rsidRPr="006D1D65">
        <w:rPr>
          <w:color w:val="000000" w:themeColor="text1"/>
        </w:rPr>
        <w:t xml:space="preserve"> fix the everted vessel endothelium using a circumferential 8-0 silk suture (</w:t>
      </w:r>
      <w:r w:rsidRPr="006D1D65">
        <w:rPr>
          <w:b/>
          <w:bCs/>
          <w:color w:val="000000" w:themeColor="text1"/>
        </w:rPr>
        <w:t>Figure 2D</w:t>
      </w:r>
      <w:r w:rsidRPr="006D1D65">
        <w:rPr>
          <w:color w:val="000000" w:themeColor="text1"/>
        </w:rPr>
        <w:t>).</w:t>
      </w:r>
    </w:p>
    <w:p w14:paraId="178E60DD" w14:textId="77777777" w:rsidR="00137DFB" w:rsidRPr="006D1D65" w:rsidRDefault="00137DFB" w:rsidP="00137DFB">
      <w:pPr>
        <w:jc w:val="left"/>
        <w:rPr>
          <w:color w:val="000000" w:themeColor="text1"/>
        </w:rPr>
      </w:pPr>
    </w:p>
    <w:p w14:paraId="2C3B2096" w14:textId="70FC31AF" w:rsidR="00137DFB" w:rsidRPr="006D1D65" w:rsidRDefault="00137DFB" w:rsidP="00137DFB">
      <w:pPr>
        <w:jc w:val="left"/>
        <w:rPr>
          <w:color w:val="000000" w:themeColor="text1"/>
        </w:rPr>
      </w:pPr>
      <w:r w:rsidRPr="006D1D65">
        <w:rPr>
          <w:color w:val="000000" w:themeColor="text1"/>
        </w:rPr>
        <w:t xml:space="preserve">1.16. Withdraw the artery inner tube from the artery vessel with </w:t>
      </w:r>
      <w:r w:rsidR="007F2D6A" w:rsidRPr="006D1D65">
        <w:rPr>
          <w:color w:val="000000" w:themeColor="text1"/>
        </w:rPr>
        <w:t xml:space="preserve">micro </w:t>
      </w:r>
      <w:r w:rsidRPr="006D1D65">
        <w:rPr>
          <w:color w:val="000000" w:themeColor="text1"/>
        </w:rPr>
        <w:t>straight forceps.</w:t>
      </w:r>
    </w:p>
    <w:p w14:paraId="735DDA2E" w14:textId="77777777" w:rsidR="00137DFB" w:rsidRPr="006D1D65" w:rsidRDefault="00137DFB" w:rsidP="00137DFB">
      <w:pPr>
        <w:jc w:val="left"/>
        <w:rPr>
          <w:color w:val="000000" w:themeColor="text1"/>
        </w:rPr>
      </w:pPr>
    </w:p>
    <w:p w14:paraId="7287FFAF" w14:textId="3C6864D1" w:rsidR="00137DFB" w:rsidRPr="006D1D65" w:rsidRDefault="006D1D65" w:rsidP="00137DFB">
      <w:pPr>
        <w:jc w:val="left"/>
        <w:rPr>
          <w:color w:val="000000" w:themeColor="text1"/>
        </w:rPr>
      </w:pPr>
      <w:r w:rsidRPr="006D1D65">
        <w:rPr>
          <w:color w:val="000000" w:themeColor="text1"/>
        </w:rPr>
        <w:t>NOTE:</w:t>
      </w:r>
      <w:r w:rsidR="00137DFB" w:rsidRPr="006D1D65">
        <w:rPr>
          <w:color w:val="000000" w:themeColor="text1"/>
        </w:rPr>
        <w:t xml:space="preserve"> Preserve the submandibular gland of the recipient.</w:t>
      </w:r>
    </w:p>
    <w:p w14:paraId="6668C8D8" w14:textId="77777777" w:rsidR="00137DFB" w:rsidRPr="006D1D65" w:rsidRDefault="00137DFB" w:rsidP="00137DFB">
      <w:pPr>
        <w:jc w:val="center"/>
        <w:rPr>
          <w:color w:val="000000" w:themeColor="text1"/>
        </w:rPr>
      </w:pPr>
    </w:p>
    <w:p w14:paraId="2F7AA913" w14:textId="735160E8" w:rsidR="00137DFB" w:rsidRPr="006D1D65" w:rsidRDefault="00137DFB" w:rsidP="00137DFB">
      <w:pPr>
        <w:jc w:val="left"/>
        <w:rPr>
          <w:b/>
          <w:color w:val="000000" w:themeColor="text1"/>
        </w:rPr>
      </w:pPr>
      <w:r w:rsidRPr="006D1D65">
        <w:rPr>
          <w:b/>
          <w:color w:val="000000" w:themeColor="text1"/>
        </w:rPr>
        <w:t xml:space="preserve">2. Donor </w:t>
      </w:r>
      <w:r w:rsidR="006D1D65" w:rsidRPr="006D1D65">
        <w:rPr>
          <w:b/>
          <w:color w:val="000000" w:themeColor="text1"/>
        </w:rPr>
        <w:t>p</w:t>
      </w:r>
      <w:r w:rsidRPr="006D1D65">
        <w:rPr>
          <w:b/>
          <w:color w:val="000000" w:themeColor="text1"/>
        </w:rPr>
        <w:t>reparation</w:t>
      </w:r>
    </w:p>
    <w:p w14:paraId="43041C23" w14:textId="77777777" w:rsidR="00137DFB" w:rsidRPr="006D1D65" w:rsidRDefault="00137DFB" w:rsidP="00137DFB">
      <w:pPr>
        <w:jc w:val="left"/>
        <w:rPr>
          <w:b/>
          <w:color w:val="000000" w:themeColor="text1"/>
        </w:rPr>
      </w:pPr>
    </w:p>
    <w:p w14:paraId="0FB51772" w14:textId="076BB7B0" w:rsidR="00137DFB" w:rsidRPr="006D1D65" w:rsidRDefault="00137DFB" w:rsidP="00137DFB">
      <w:pPr>
        <w:jc w:val="left"/>
        <w:rPr>
          <w:color w:val="000000" w:themeColor="text1"/>
        </w:rPr>
      </w:pPr>
      <w:r w:rsidRPr="006D1D65">
        <w:rPr>
          <w:color w:val="000000" w:themeColor="text1"/>
        </w:rPr>
        <w:t xml:space="preserve">2.1. Anesthetize the </w:t>
      </w:r>
      <w:r w:rsidR="000063D9" w:rsidRPr="006D1D65">
        <w:rPr>
          <w:color w:val="000000" w:themeColor="text1"/>
        </w:rPr>
        <w:t>donor</w:t>
      </w:r>
      <w:r w:rsidRPr="006D1D65">
        <w:rPr>
          <w:color w:val="000000" w:themeColor="text1"/>
        </w:rPr>
        <w:t xml:space="preserve"> mouse </w:t>
      </w:r>
      <w:r w:rsidRPr="006D1D65">
        <w:rPr>
          <w:color w:val="000000" w:themeColor="text1"/>
          <w:lang w:eastAsia="zh-CN"/>
        </w:rPr>
        <w:t>with</w:t>
      </w:r>
      <w:r w:rsidRPr="006D1D65">
        <w:rPr>
          <w:color w:val="000000" w:themeColor="text1"/>
        </w:rPr>
        <w:t xml:space="preserve"> pentobarbital (60 mg/kg, </w:t>
      </w:r>
      <w:proofErr w:type="spellStart"/>
      <w:r w:rsidRPr="006D1D65">
        <w:rPr>
          <w:color w:val="000000" w:themeColor="text1"/>
        </w:rPr>
        <w:t>i.p</w:t>
      </w:r>
      <w:proofErr w:type="spellEnd"/>
      <w:r w:rsidRPr="006D1D65">
        <w:rPr>
          <w:color w:val="000000" w:themeColor="text1"/>
        </w:rPr>
        <w:t>). Use atraumatic mechanical clippers to remove the hair at the abdominal region.</w:t>
      </w:r>
    </w:p>
    <w:p w14:paraId="0CC678D5" w14:textId="77777777" w:rsidR="00137DFB" w:rsidRPr="006D1D65" w:rsidRDefault="00137DFB" w:rsidP="00137DFB">
      <w:pPr>
        <w:jc w:val="left"/>
        <w:rPr>
          <w:color w:val="000000" w:themeColor="text1"/>
        </w:rPr>
      </w:pPr>
    </w:p>
    <w:p w14:paraId="31512637" w14:textId="4E8ACC5D" w:rsidR="00137DFB" w:rsidRPr="006D1D65" w:rsidRDefault="00137DFB" w:rsidP="00137DFB">
      <w:pPr>
        <w:jc w:val="left"/>
        <w:rPr>
          <w:color w:val="000000" w:themeColor="text1"/>
        </w:rPr>
      </w:pPr>
      <w:r w:rsidRPr="006D1D65">
        <w:rPr>
          <w:color w:val="000000" w:themeColor="text1"/>
        </w:rPr>
        <w:t>2.2. Place the mouse in the supine position on the operation platform</w:t>
      </w:r>
      <w:r w:rsidR="007F2D6A" w:rsidRPr="006D1D65">
        <w:rPr>
          <w:color w:val="000000" w:themeColor="text1"/>
        </w:rPr>
        <w:t xml:space="preserve">. </w:t>
      </w:r>
      <w:r w:rsidRPr="006D1D65">
        <w:rPr>
          <w:color w:val="000000" w:themeColor="text1"/>
        </w:rPr>
        <w:t>Cover the mouse with sterile gauze.</w:t>
      </w:r>
    </w:p>
    <w:p w14:paraId="0CBFD35D" w14:textId="77777777" w:rsidR="000063D9" w:rsidRPr="006D1D65" w:rsidRDefault="000063D9" w:rsidP="00137DFB">
      <w:pPr>
        <w:jc w:val="left"/>
        <w:rPr>
          <w:color w:val="000000" w:themeColor="text1"/>
          <w:lang w:eastAsia="zh-CN"/>
        </w:rPr>
      </w:pPr>
    </w:p>
    <w:p w14:paraId="1133CF7E" w14:textId="4B3D6105" w:rsidR="00137DFB" w:rsidRPr="006D1D65" w:rsidRDefault="00137DFB" w:rsidP="00137DFB">
      <w:pPr>
        <w:jc w:val="left"/>
        <w:rPr>
          <w:color w:val="000000" w:themeColor="text1"/>
        </w:rPr>
      </w:pPr>
      <w:r w:rsidRPr="006D1D65">
        <w:rPr>
          <w:color w:val="000000" w:themeColor="text1"/>
          <w:lang w:eastAsia="zh-CN"/>
        </w:rPr>
        <w:t xml:space="preserve">2.3. </w:t>
      </w:r>
      <w:r w:rsidRPr="006D1D65">
        <w:rPr>
          <w:color w:val="000000" w:themeColor="text1"/>
        </w:rPr>
        <w:t>Use a sterile cotton tip applicator to wipe the surgical area with iodine antiseptic followed by 70% ethanol.</w:t>
      </w:r>
    </w:p>
    <w:p w14:paraId="51F02A0E" w14:textId="77777777" w:rsidR="00137DFB" w:rsidRPr="006D1D65" w:rsidRDefault="00137DFB" w:rsidP="00137DFB">
      <w:pPr>
        <w:jc w:val="left"/>
        <w:rPr>
          <w:color w:val="000000" w:themeColor="text1"/>
          <w:lang w:eastAsia="zh-CN"/>
        </w:rPr>
      </w:pPr>
    </w:p>
    <w:p w14:paraId="0BABE181" w14:textId="306B0C5D" w:rsidR="00137DFB" w:rsidRPr="006D1D65" w:rsidRDefault="00137DFB" w:rsidP="00137DFB">
      <w:pPr>
        <w:jc w:val="left"/>
        <w:rPr>
          <w:color w:val="000000" w:themeColor="text1"/>
        </w:rPr>
      </w:pPr>
      <w:r w:rsidRPr="006D1D65">
        <w:rPr>
          <w:color w:val="000000" w:themeColor="text1"/>
        </w:rPr>
        <w:lastRenderedPageBreak/>
        <w:t>2.4. Make an abdominal midline incision with an ophthalmic scissor</w:t>
      </w:r>
      <w:r w:rsidR="000063D9" w:rsidRPr="006D1D65">
        <w:rPr>
          <w:color w:val="000000" w:themeColor="text1"/>
        </w:rPr>
        <w:t xml:space="preserve"> and</w:t>
      </w:r>
      <w:r w:rsidRPr="006D1D65">
        <w:rPr>
          <w:color w:val="000000" w:themeColor="text1"/>
        </w:rPr>
        <w:t xml:space="preserve"> expose the abdominal cavity.</w:t>
      </w:r>
    </w:p>
    <w:p w14:paraId="6E457907" w14:textId="77777777" w:rsidR="00137DFB" w:rsidRPr="006D1D65" w:rsidRDefault="00137DFB" w:rsidP="00137DFB">
      <w:pPr>
        <w:jc w:val="left"/>
        <w:rPr>
          <w:color w:val="000000" w:themeColor="text1"/>
        </w:rPr>
      </w:pPr>
    </w:p>
    <w:p w14:paraId="5BF6C556" w14:textId="1E473275" w:rsidR="00137DFB" w:rsidRPr="006D1D65" w:rsidRDefault="00137DFB" w:rsidP="00137DFB">
      <w:pPr>
        <w:jc w:val="left"/>
        <w:rPr>
          <w:color w:val="000000" w:themeColor="text1"/>
        </w:rPr>
      </w:pPr>
      <w:r w:rsidRPr="006D1D65">
        <w:rPr>
          <w:color w:val="000000" w:themeColor="text1"/>
        </w:rPr>
        <w:t xml:space="preserve">2.5. Use micro curved forceps to expose the inferior vena cava, and then intravenously inject 200 </w:t>
      </w:r>
      <w:r w:rsidRPr="006D1D65">
        <w:rPr>
          <w:color w:val="000000" w:themeColor="text1"/>
        </w:rPr>
        <w:t xml:space="preserve">L of 100 U/mL </w:t>
      </w:r>
      <w:r w:rsidR="007066EB" w:rsidRPr="006D1D65">
        <w:rPr>
          <w:color w:val="000000" w:themeColor="text1"/>
        </w:rPr>
        <w:t xml:space="preserve">0-4 °C </w:t>
      </w:r>
      <w:r w:rsidRPr="006D1D65">
        <w:rPr>
          <w:color w:val="000000" w:themeColor="text1"/>
        </w:rPr>
        <w:t>heparinized saline per 20 g of bodyweight</w:t>
      </w:r>
      <w:r w:rsidR="008601CC" w:rsidRPr="006D1D65">
        <w:rPr>
          <w:color w:val="000000" w:themeColor="text1"/>
        </w:rPr>
        <w:t xml:space="preserve"> through</w:t>
      </w:r>
      <w:r w:rsidR="007066EB" w:rsidRPr="006D1D65">
        <w:rPr>
          <w:color w:val="000000" w:themeColor="text1"/>
        </w:rPr>
        <w:t xml:space="preserve"> the</w:t>
      </w:r>
      <w:r w:rsidR="008601CC" w:rsidRPr="006D1D65">
        <w:rPr>
          <w:color w:val="000000" w:themeColor="text1"/>
        </w:rPr>
        <w:t xml:space="preserve"> inferior vena cava</w:t>
      </w:r>
      <w:r w:rsidRPr="006D1D65">
        <w:rPr>
          <w:color w:val="000000" w:themeColor="text1"/>
        </w:rPr>
        <w:t>.</w:t>
      </w:r>
    </w:p>
    <w:p w14:paraId="1DD6DF32" w14:textId="77777777" w:rsidR="00137DFB" w:rsidRPr="006D1D65" w:rsidRDefault="00137DFB" w:rsidP="00137DFB">
      <w:pPr>
        <w:jc w:val="left"/>
        <w:rPr>
          <w:color w:val="000000" w:themeColor="text1"/>
        </w:rPr>
      </w:pPr>
    </w:p>
    <w:p w14:paraId="24FD6C47" w14:textId="0E95AC26" w:rsidR="00137DFB" w:rsidRPr="006D1D65" w:rsidRDefault="00137DFB" w:rsidP="00137DFB">
      <w:pPr>
        <w:jc w:val="left"/>
        <w:rPr>
          <w:color w:val="000000" w:themeColor="text1"/>
        </w:rPr>
      </w:pPr>
      <w:r w:rsidRPr="006D1D65">
        <w:rPr>
          <w:color w:val="000000" w:themeColor="text1"/>
        </w:rPr>
        <w:t>2.6. Perform thoracotomy with ophthalmic scissor</w:t>
      </w:r>
      <w:r w:rsidR="007066EB" w:rsidRPr="006D1D65">
        <w:rPr>
          <w:color w:val="000000" w:themeColor="text1"/>
        </w:rPr>
        <w:t>s</w:t>
      </w:r>
      <w:r w:rsidRPr="006D1D65">
        <w:rPr>
          <w:color w:val="000000" w:themeColor="text1"/>
        </w:rPr>
        <w:t>, cut off the ribs through the bilateral midaxillary line incision</w:t>
      </w:r>
      <w:r w:rsidR="008601CC" w:rsidRPr="006D1D65">
        <w:rPr>
          <w:color w:val="000000" w:themeColor="text1"/>
        </w:rPr>
        <w:t>s</w:t>
      </w:r>
      <w:r w:rsidRPr="006D1D65">
        <w:rPr>
          <w:color w:val="000000" w:themeColor="text1"/>
        </w:rPr>
        <w:t xml:space="preserve">, flip the anterior chest wall outwards to expose the thoracic cavity. </w:t>
      </w:r>
    </w:p>
    <w:p w14:paraId="3C66E502" w14:textId="77777777" w:rsidR="00137DFB" w:rsidRPr="006D1D65" w:rsidRDefault="00137DFB" w:rsidP="00137DFB">
      <w:pPr>
        <w:jc w:val="left"/>
        <w:rPr>
          <w:color w:val="000000" w:themeColor="text1"/>
        </w:rPr>
      </w:pPr>
    </w:p>
    <w:p w14:paraId="292FB92F" w14:textId="2A6F52E1" w:rsidR="00137DFB" w:rsidRPr="006D1D65" w:rsidRDefault="00137DFB" w:rsidP="00137DFB">
      <w:pPr>
        <w:jc w:val="left"/>
        <w:rPr>
          <w:color w:val="000000" w:themeColor="text1"/>
        </w:rPr>
      </w:pPr>
      <w:r w:rsidRPr="006D1D65">
        <w:rPr>
          <w:color w:val="000000" w:themeColor="text1"/>
        </w:rPr>
        <w:t>2.7</w:t>
      </w:r>
      <w:r w:rsidR="007F2D6A" w:rsidRPr="006D1D65">
        <w:rPr>
          <w:color w:val="000000" w:themeColor="text1"/>
        </w:rPr>
        <w:t xml:space="preserve">. </w:t>
      </w:r>
      <w:r w:rsidRPr="006D1D65">
        <w:rPr>
          <w:color w:val="000000" w:themeColor="text1"/>
        </w:rPr>
        <w:t xml:space="preserve">Excise the thymus with micro curved forceps. </w:t>
      </w:r>
    </w:p>
    <w:p w14:paraId="4C39A5E8" w14:textId="77777777" w:rsidR="00137DFB" w:rsidRPr="006D1D65" w:rsidRDefault="00137DFB" w:rsidP="00137DFB">
      <w:pPr>
        <w:jc w:val="left"/>
        <w:rPr>
          <w:color w:val="000000" w:themeColor="text1"/>
        </w:rPr>
      </w:pPr>
    </w:p>
    <w:p w14:paraId="7C916BB9" w14:textId="6B584AB9" w:rsidR="00137DFB" w:rsidRPr="006D1D65" w:rsidRDefault="00137DFB" w:rsidP="00137DFB">
      <w:pPr>
        <w:jc w:val="left"/>
        <w:rPr>
          <w:color w:val="000000" w:themeColor="text1"/>
        </w:rPr>
      </w:pPr>
      <w:r w:rsidRPr="006D1D65">
        <w:rPr>
          <w:color w:val="000000" w:themeColor="text1"/>
        </w:rPr>
        <w:t>2.</w:t>
      </w:r>
      <w:r w:rsidR="00001717" w:rsidRPr="006D1D65">
        <w:rPr>
          <w:color w:val="000000" w:themeColor="text1"/>
        </w:rPr>
        <w:t>8</w:t>
      </w:r>
      <w:r w:rsidRPr="006D1D65">
        <w:rPr>
          <w:color w:val="000000" w:themeColor="text1"/>
        </w:rPr>
        <w:t xml:space="preserve">. Expose the aorta, and then perfuse 200 </w:t>
      </w:r>
      <w:r w:rsidR="00B437F6">
        <w:rPr>
          <w:color w:val="000000" w:themeColor="text1"/>
        </w:rPr>
        <w:t>µ</w:t>
      </w:r>
      <w:r w:rsidRPr="006D1D65">
        <w:rPr>
          <w:color w:val="000000" w:themeColor="text1"/>
        </w:rPr>
        <w:t xml:space="preserve">L of 100 U/mL </w:t>
      </w:r>
      <w:r w:rsidR="007066EB" w:rsidRPr="006D1D65">
        <w:rPr>
          <w:color w:val="000000" w:themeColor="text1"/>
        </w:rPr>
        <w:t>0-4 °C</w:t>
      </w:r>
      <w:r w:rsidRPr="006D1D65">
        <w:rPr>
          <w:color w:val="000000" w:themeColor="text1"/>
        </w:rPr>
        <w:t xml:space="preserve"> heparinized saline to the coronary artery through the aortic arch. </w:t>
      </w:r>
    </w:p>
    <w:p w14:paraId="6DCD649A" w14:textId="77777777" w:rsidR="007F2D6A" w:rsidRPr="006D1D65" w:rsidRDefault="007F2D6A" w:rsidP="007F2D6A">
      <w:pPr>
        <w:jc w:val="left"/>
        <w:rPr>
          <w:color w:val="000000" w:themeColor="text1"/>
        </w:rPr>
      </w:pPr>
    </w:p>
    <w:p w14:paraId="133F6ED5" w14:textId="20F59B52" w:rsidR="007F2D6A" w:rsidRPr="006D1D65" w:rsidRDefault="006D1D65" w:rsidP="007F2D6A">
      <w:pPr>
        <w:jc w:val="left"/>
        <w:rPr>
          <w:color w:val="000000" w:themeColor="text1"/>
        </w:rPr>
      </w:pPr>
      <w:r w:rsidRPr="006D1D65">
        <w:rPr>
          <w:color w:val="000000" w:themeColor="text1"/>
        </w:rPr>
        <w:t>NOTE:</w:t>
      </w:r>
      <w:r w:rsidR="007F2D6A" w:rsidRPr="006D1D65">
        <w:rPr>
          <w:color w:val="000000" w:themeColor="text1"/>
        </w:rPr>
        <w:t xml:space="preserve"> Avoid perfusing any gas bubbles into the donor heart.</w:t>
      </w:r>
    </w:p>
    <w:p w14:paraId="7383E7DD" w14:textId="77777777" w:rsidR="00137DFB" w:rsidRPr="006D1D65" w:rsidRDefault="00137DFB" w:rsidP="00137DFB">
      <w:pPr>
        <w:jc w:val="left"/>
        <w:rPr>
          <w:color w:val="000000" w:themeColor="text1"/>
        </w:rPr>
      </w:pPr>
    </w:p>
    <w:p w14:paraId="71DE8A8B" w14:textId="4598518A" w:rsidR="00137DFB" w:rsidRPr="006D1D65" w:rsidRDefault="00137DFB" w:rsidP="00137DFB">
      <w:pPr>
        <w:jc w:val="left"/>
        <w:rPr>
          <w:color w:val="000000" w:themeColor="text1"/>
        </w:rPr>
      </w:pPr>
      <w:r w:rsidRPr="006D1D65">
        <w:rPr>
          <w:color w:val="000000" w:themeColor="text1"/>
        </w:rPr>
        <w:t>2.</w:t>
      </w:r>
      <w:r w:rsidR="00001717" w:rsidRPr="006D1D65">
        <w:rPr>
          <w:color w:val="000000" w:themeColor="text1"/>
        </w:rPr>
        <w:t>9</w:t>
      </w:r>
      <w:r w:rsidRPr="006D1D65">
        <w:rPr>
          <w:color w:val="000000" w:themeColor="text1"/>
        </w:rPr>
        <w:t xml:space="preserve">. Use </w:t>
      </w:r>
      <w:r w:rsidR="007F2D6A" w:rsidRPr="006D1D65">
        <w:rPr>
          <w:color w:val="000000" w:themeColor="text1"/>
        </w:rPr>
        <w:t xml:space="preserve">a </w:t>
      </w:r>
      <w:r w:rsidR="007F2D6A" w:rsidRPr="006D1D65">
        <w:rPr>
          <w:bCs/>
          <w:lang w:eastAsia="zh-CN"/>
        </w:rPr>
        <w:t>micro scissor</w:t>
      </w:r>
      <w:r w:rsidRPr="006D1D65">
        <w:rPr>
          <w:color w:val="000000" w:themeColor="text1"/>
        </w:rPr>
        <w:t xml:space="preserve"> to transect the ascending aorta at the beginning of the aortic arch.</w:t>
      </w:r>
    </w:p>
    <w:p w14:paraId="5DA07B68" w14:textId="77777777" w:rsidR="00137DFB" w:rsidRPr="006D1D65" w:rsidRDefault="00137DFB" w:rsidP="00137DFB">
      <w:pPr>
        <w:jc w:val="left"/>
        <w:rPr>
          <w:color w:val="000000" w:themeColor="text1"/>
        </w:rPr>
      </w:pPr>
    </w:p>
    <w:p w14:paraId="2699F65C" w14:textId="70289DA8" w:rsidR="00137DFB" w:rsidRPr="006D1D65" w:rsidRDefault="00137DFB" w:rsidP="00137DFB">
      <w:pPr>
        <w:jc w:val="left"/>
        <w:rPr>
          <w:color w:val="000000" w:themeColor="text1"/>
        </w:rPr>
      </w:pPr>
      <w:r w:rsidRPr="006D1D65">
        <w:rPr>
          <w:color w:val="000000" w:themeColor="text1"/>
        </w:rPr>
        <w:t>2.1</w:t>
      </w:r>
      <w:r w:rsidR="00001717" w:rsidRPr="006D1D65">
        <w:rPr>
          <w:color w:val="000000" w:themeColor="text1"/>
        </w:rPr>
        <w:t>0</w:t>
      </w:r>
      <w:r w:rsidRPr="006D1D65">
        <w:rPr>
          <w:color w:val="000000" w:themeColor="text1"/>
        </w:rPr>
        <w:t xml:space="preserve">. Transect the pulmonary artery at the beginning of the </w:t>
      </w:r>
      <w:r w:rsidR="004675F2" w:rsidRPr="006D1D65">
        <w:rPr>
          <w:color w:val="000000" w:themeColor="text1"/>
        </w:rPr>
        <w:t>two</w:t>
      </w:r>
      <w:r w:rsidRPr="006D1D65">
        <w:rPr>
          <w:color w:val="000000" w:themeColor="text1"/>
        </w:rPr>
        <w:t xml:space="preserve"> main branches with </w:t>
      </w:r>
      <w:r w:rsidR="007F2D6A" w:rsidRPr="006D1D65">
        <w:rPr>
          <w:color w:val="000000" w:themeColor="text1"/>
        </w:rPr>
        <w:t xml:space="preserve">a </w:t>
      </w:r>
      <w:r w:rsidRPr="006D1D65">
        <w:rPr>
          <w:color w:val="000000" w:themeColor="text1"/>
        </w:rPr>
        <w:t xml:space="preserve">micro </w:t>
      </w:r>
      <w:r w:rsidR="007F2D6A" w:rsidRPr="006D1D65">
        <w:rPr>
          <w:bCs/>
          <w:color w:val="000000" w:themeColor="text1"/>
          <w:lang w:eastAsia="zh-CN"/>
        </w:rPr>
        <w:t>scissor</w:t>
      </w:r>
      <w:r w:rsidRPr="006D1D65">
        <w:rPr>
          <w:color w:val="000000" w:themeColor="text1"/>
        </w:rPr>
        <w:t>.</w:t>
      </w:r>
    </w:p>
    <w:p w14:paraId="2E59D315" w14:textId="77777777" w:rsidR="00137DFB" w:rsidRPr="006D1D65" w:rsidRDefault="00137DFB" w:rsidP="00137DFB">
      <w:pPr>
        <w:jc w:val="left"/>
        <w:rPr>
          <w:color w:val="000000" w:themeColor="text1"/>
        </w:rPr>
      </w:pPr>
    </w:p>
    <w:p w14:paraId="7B8CFBCA" w14:textId="4DC10321" w:rsidR="00137DFB" w:rsidRPr="006D1D65" w:rsidRDefault="00137DFB" w:rsidP="00137DFB">
      <w:pPr>
        <w:jc w:val="left"/>
        <w:rPr>
          <w:color w:val="000000" w:themeColor="text1"/>
        </w:rPr>
      </w:pPr>
      <w:r w:rsidRPr="006D1D65">
        <w:rPr>
          <w:color w:val="000000" w:themeColor="text1"/>
        </w:rPr>
        <w:t>2.1</w:t>
      </w:r>
      <w:r w:rsidR="00001717" w:rsidRPr="006D1D65">
        <w:rPr>
          <w:color w:val="000000" w:themeColor="text1"/>
        </w:rPr>
        <w:t>1</w:t>
      </w:r>
      <w:r w:rsidRPr="006D1D65">
        <w:rPr>
          <w:color w:val="000000" w:themeColor="text1"/>
        </w:rPr>
        <w:t xml:space="preserve">. Ligate the superior vena cava and inferior vena cava proximally using a 6-0 silk suture and </w:t>
      </w:r>
      <w:r w:rsidR="007F2D6A" w:rsidRPr="006D1D65">
        <w:rPr>
          <w:color w:val="000000" w:themeColor="text1"/>
        </w:rPr>
        <w:t xml:space="preserve">use a </w:t>
      </w:r>
      <w:r w:rsidR="007F2D6A" w:rsidRPr="006D1D65">
        <w:rPr>
          <w:bCs/>
          <w:lang w:eastAsia="zh-CN"/>
        </w:rPr>
        <w:t>micro scissor</w:t>
      </w:r>
      <w:r w:rsidR="007F2D6A" w:rsidRPr="006D1D65">
        <w:rPr>
          <w:color w:val="000000" w:themeColor="text1"/>
        </w:rPr>
        <w:t xml:space="preserve"> to transect</w:t>
      </w:r>
      <w:r w:rsidRPr="006D1D65">
        <w:rPr>
          <w:color w:val="000000" w:themeColor="text1"/>
        </w:rPr>
        <w:t xml:space="preserve"> vein distally to </w:t>
      </w:r>
      <w:r w:rsidRPr="006D1D65">
        <w:rPr>
          <w:color w:val="000000" w:themeColor="text1"/>
          <w:lang w:eastAsia="zh-CN"/>
        </w:rPr>
        <w:t xml:space="preserve">the </w:t>
      </w:r>
      <w:r w:rsidRPr="006D1D65">
        <w:rPr>
          <w:color w:val="000000" w:themeColor="text1"/>
        </w:rPr>
        <w:t>ligature.</w:t>
      </w:r>
    </w:p>
    <w:p w14:paraId="4B98A437" w14:textId="77777777" w:rsidR="00137DFB" w:rsidRPr="006D1D65" w:rsidRDefault="00137DFB" w:rsidP="00137DFB">
      <w:pPr>
        <w:jc w:val="left"/>
        <w:rPr>
          <w:color w:val="000000" w:themeColor="text1"/>
        </w:rPr>
      </w:pPr>
    </w:p>
    <w:p w14:paraId="6AA46DF4" w14:textId="4FDAE9CC" w:rsidR="00137DFB" w:rsidRPr="006D1D65" w:rsidRDefault="00137DFB" w:rsidP="00137DFB">
      <w:pPr>
        <w:jc w:val="left"/>
        <w:rPr>
          <w:color w:val="000000" w:themeColor="text1"/>
        </w:rPr>
      </w:pPr>
      <w:r w:rsidRPr="006D1D65">
        <w:rPr>
          <w:color w:val="000000" w:themeColor="text1"/>
        </w:rPr>
        <w:t>2.1</w:t>
      </w:r>
      <w:r w:rsidR="00001717" w:rsidRPr="006D1D65">
        <w:rPr>
          <w:color w:val="000000" w:themeColor="text1"/>
        </w:rPr>
        <w:t>2</w:t>
      </w:r>
      <w:r w:rsidRPr="006D1D65">
        <w:rPr>
          <w:color w:val="000000" w:themeColor="text1"/>
        </w:rPr>
        <w:t>. Ligate the pulmonary veins together, circumferentially, using a single 6-0 silk suture, and cut off the vein branches distally to the ligature using a micro scissor.</w:t>
      </w:r>
    </w:p>
    <w:p w14:paraId="7ECEE411" w14:textId="77777777" w:rsidR="00137DFB" w:rsidRPr="006D1D65" w:rsidRDefault="00137DFB" w:rsidP="00137DFB">
      <w:pPr>
        <w:jc w:val="left"/>
        <w:rPr>
          <w:color w:val="000000" w:themeColor="text1"/>
        </w:rPr>
      </w:pPr>
    </w:p>
    <w:p w14:paraId="411B0BB9" w14:textId="6D6EEDED" w:rsidR="00137DFB" w:rsidRPr="006D1D65" w:rsidRDefault="00137DFB" w:rsidP="00137DFB">
      <w:pPr>
        <w:jc w:val="left"/>
        <w:rPr>
          <w:color w:val="000000" w:themeColor="text1"/>
        </w:rPr>
      </w:pPr>
      <w:r w:rsidRPr="006D1D65">
        <w:rPr>
          <w:color w:val="000000" w:themeColor="text1"/>
        </w:rPr>
        <w:t>2.1</w:t>
      </w:r>
      <w:r w:rsidR="00001717" w:rsidRPr="006D1D65">
        <w:rPr>
          <w:color w:val="000000" w:themeColor="text1"/>
        </w:rPr>
        <w:t>3</w:t>
      </w:r>
      <w:r w:rsidRPr="006D1D65">
        <w:rPr>
          <w:color w:val="000000" w:themeColor="text1"/>
        </w:rPr>
        <w:t>. Remove the heart graft from the surrounding soft tissues</w:t>
      </w:r>
      <w:r w:rsidR="000063D9" w:rsidRPr="006D1D65">
        <w:rPr>
          <w:color w:val="000000" w:themeColor="text1"/>
        </w:rPr>
        <w:t>;</w:t>
      </w:r>
      <w:r w:rsidRPr="006D1D65">
        <w:rPr>
          <w:color w:val="000000" w:themeColor="text1"/>
        </w:rPr>
        <w:t xml:space="preserve"> preserve it in </w:t>
      </w:r>
      <w:r w:rsidR="007066EB" w:rsidRPr="006D1D65">
        <w:rPr>
          <w:color w:val="000000" w:themeColor="text1"/>
        </w:rPr>
        <w:t>0-4 °C</w:t>
      </w:r>
      <w:r w:rsidRPr="006D1D65">
        <w:rPr>
          <w:color w:val="000000" w:themeColor="text1"/>
        </w:rPr>
        <w:t xml:space="preserve"> heparinized saline.</w:t>
      </w:r>
    </w:p>
    <w:p w14:paraId="5DBCF63D" w14:textId="77777777" w:rsidR="00685261" w:rsidRPr="006D1D65" w:rsidRDefault="00685261" w:rsidP="00C62215">
      <w:pPr>
        <w:jc w:val="left"/>
      </w:pPr>
    </w:p>
    <w:p w14:paraId="7C3BB3D3" w14:textId="20C4EDC3" w:rsidR="00137DFB" w:rsidRPr="006D1D65" w:rsidRDefault="00137DFB" w:rsidP="00137DFB">
      <w:pPr>
        <w:jc w:val="left"/>
        <w:rPr>
          <w:b/>
          <w:color w:val="000000" w:themeColor="text1"/>
        </w:rPr>
      </w:pPr>
      <w:r w:rsidRPr="006D1D65">
        <w:rPr>
          <w:b/>
          <w:color w:val="000000" w:themeColor="text1"/>
        </w:rPr>
        <w:t xml:space="preserve">3. Heart </w:t>
      </w:r>
      <w:r w:rsidR="006D1D65" w:rsidRPr="006D1D65">
        <w:rPr>
          <w:b/>
          <w:color w:val="000000" w:themeColor="text1"/>
        </w:rPr>
        <w:t>i</w:t>
      </w:r>
      <w:r w:rsidRPr="006D1D65">
        <w:rPr>
          <w:b/>
          <w:color w:val="000000" w:themeColor="text1"/>
        </w:rPr>
        <w:t>mplantation</w:t>
      </w:r>
    </w:p>
    <w:p w14:paraId="18445F1D" w14:textId="77777777" w:rsidR="00137DFB" w:rsidRPr="006D1D65" w:rsidRDefault="00137DFB" w:rsidP="00137DFB">
      <w:pPr>
        <w:jc w:val="left"/>
        <w:rPr>
          <w:b/>
          <w:color w:val="000000" w:themeColor="text1"/>
        </w:rPr>
      </w:pPr>
    </w:p>
    <w:p w14:paraId="196EA735" w14:textId="1C2F1778" w:rsidR="00137DFB" w:rsidRPr="006D1D65" w:rsidRDefault="00137DFB" w:rsidP="00137DFB">
      <w:pPr>
        <w:jc w:val="left"/>
        <w:rPr>
          <w:color w:val="000000" w:themeColor="text1"/>
        </w:rPr>
      </w:pPr>
      <w:r w:rsidRPr="006D1D65">
        <w:rPr>
          <w:color w:val="000000" w:themeColor="text1"/>
        </w:rPr>
        <w:t>3.1. Place the donor heart upside down into the right neck region of the recipient.</w:t>
      </w:r>
    </w:p>
    <w:p w14:paraId="55A40A4B" w14:textId="77777777" w:rsidR="00137DFB" w:rsidRPr="006D1D65" w:rsidRDefault="00137DFB" w:rsidP="00137DFB">
      <w:pPr>
        <w:jc w:val="left"/>
        <w:rPr>
          <w:color w:val="000000" w:themeColor="text1"/>
        </w:rPr>
      </w:pPr>
    </w:p>
    <w:p w14:paraId="451151FA" w14:textId="6491D29E" w:rsidR="00137DFB" w:rsidRPr="006D1D65" w:rsidRDefault="00137DFB" w:rsidP="00137DFB">
      <w:pPr>
        <w:jc w:val="left"/>
        <w:rPr>
          <w:color w:val="000000" w:themeColor="text1"/>
        </w:rPr>
      </w:pPr>
      <w:r w:rsidRPr="006D1D65">
        <w:rPr>
          <w:color w:val="000000" w:themeColor="text1"/>
        </w:rPr>
        <w:t>3.2. Input the pulmonary artery of the donor heart to a 6-0 silk loop with micro straight forceps.</w:t>
      </w:r>
    </w:p>
    <w:p w14:paraId="4949E8EA" w14:textId="77777777" w:rsidR="00137DFB" w:rsidRPr="006D1D65" w:rsidRDefault="00137DFB" w:rsidP="00137DFB">
      <w:pPr>
        <w:jc w:val="left"/>
        <w:rPr>
          <w:color w:val="000000" w:themeColor="text1"/>
        </w:rPr>
      </w:pPr>
    </w:p>
    <w:p w14:paraId="4482C6BA" w14:textId="553C98F4" w:rsidR="00137DFB" w:rsidRPr="006D1D65" w:rsidRDefault="00137DFB" w:rsidP="00137DFB">
      <w:pPr>
        <w:jc w:val="left"/>
        <w:rPr>
          <w:color w:val="000000" w:themeColor="text1"/>
        </w:rPr>
      </w:pPr>
      <w:r w:rsidRPr="006D1D65">
        <w:rPr>
          <w:color w:val="000000" w:themeColor="text1"/>
        </w:rPr>
        <w:t xml:space="preserve">3.3. </w:t>
      </w:r>
      <w:r w:rsidR="008601CC" w:rsidRPr="006D1D65">
        <w:rPr>
          <w:color w:val="000000" w:themeColor="text1"/>
        </w:rPr>
        <w:t>Wrap</w:t>
      </w:r>
      <w:r w:rsidRPr="006D1D65">
        <w:rPr>
          <w:color w:val="000000" w:themeColor="text1"/>
        </w:rPr>
        <w:t xml:space="preserve"> the vessel lumen </w:t>
      </w:r>
      <w:r w:rsidR="008601CC" w:rsidRPr="006D1D65">
        <w:rPr>
          <w:color w:val="000000" w:themeColor="text1"/>
        </w:rPr>
        <w:t xml:space="preserve">around </w:t>
      </w:r>
      <w:r w:rsidRPr="006D1D65">
        <w:rPr>
          <w:color w:val="000000" w:themeColor="text1"/>
        </w:rPr>
        <w:t>the vein cuff, and then tighten the 6-0 silk suture loop</w:t>
      </w:r>
      <w:r w:rsidR="000063D9" w:rsidRPr="006D1D65">
        <w:rPr>
          <w:color w:val="000000" w:themeColor="text1"/>
        </w:rPr>
        <w:t>s</w:t>
      </w:r>
      <w:r w:rsidRPr="006D1D65">
        <w:rPr>
          <w:color w:val="000000" w:themeColor="text1"/>
        </w:rPr>
        <w:t xml:space="preserve"> around the cuff to band the vessel joint.</w:t>
      </w:r>
    </w:p>
    <w:p w14:paraId="04BD9D8B" w14:textId="77777777" w:rsidR="00137DFB" w:rsidRPr="006D1D65" w:rsidRDefault="00137DFB" w:rsidP="00137DFB">
      <w:pPr>
        <w:jc w:val="left"/>
        <w:rPr>
          <w:color w:val="000000" w:themeColor="text1"/>
        </w:rPr>
      </w:pPr>
    </w:p>
    <w:p w14:paraId="680E9E6A" w14:textId="4319FEC4" w:rsidR="00137DFB" w:rsidRPr="006D1D65" w:rsidRDefault="00137DFB" w:rsidP="00137DFB">
      <w:pPr>
        <w:jc w:val="left"/>
        <w:rPr>
          <w:color w:val="000000" w:themeColor="text1"/>
        </w:rPr>
      </w:pPr>
      <w:r w:rsidRPr="006D1D65">
        <w:rPr>
          <w:color w:val="000000" w:themeColor="text1"/>
        </w:rPr>
        <w:t xml:space="preserve">3.4. Perform anastomosis of the aorta of the graft and the artery cuff by following the steps described in </w:t>
      </w:r>
      <w:r w:rsidR="006D1D65" w:rsidRPr="006D1D65">
        <w:rPr>
          <w:color w:val="000000" w:themeColor="text1"/>
        </w:rPr>
        <w:t xml:space="preserve">step </w:t>
      </w:r>
      <w:r w:rsidRPr="006D1D65">
        <w:rPr>
          <w:color w:val="000000" w:themeColor="text1"/>
        </w:rPr>
        <w:t>3.2.</w:t>
      </w:r>
    </w:p>
    <w:p w14:paraId="63F64C94" w14:textId="77777777" w:rsidR="00137DFB" w:rsidRPr="006D1D65" w:rsidRDefault="00137DFB" w:rsidP="00137DFB">
      <w:pPr>
        <w:jc w:val="left"/>
        <w:rPr>
          <w:color w:val="000000" w:themeColor="text1"/>
        </w:rPr>
      </w:pPr>
    </w:p>
    <w:p w14:paraId="1E43E070" w14:textId="14984B4D" w:rsidR="00137DFB" w:rsidRPr="006D1D65" w:rsidRDefault="00137DFB" w:rsidP="00137DFB">
      <w:pPr>
        <w:jc w:val="left"/>
        <w:rPr>
          <w:color w:val="000000" w:themeColor="text1"/>
        </w:rPr>
      </w:pPr>
      <w:r w:rsidRPr="006D1D65">
        <w:rPr>
          <w:color w:val="000000" w:themeColor="text1"/>
        </w:rPr>
        <w:t xml:space="preserve">3.5. Release the clamped jugular vein </w:t>
      </w:r>
      <w:r w:rsidR="008601CC" w:rsidRPr="006D1D65">
        <w:rPr>
          <w:color w:val="000000" w:themeColor="text1"/>
        </w:rPr>
        <w:t>follow</w:t>
      </w:r>
      <w:r w:rsidR="00AA6645" w:rsidRPr="006D1D65">
        <w:rPr>
          <w:color w:val="000000" w:themeColor="text1"/>
        </w:rPr>
        <w:t>ed</w:t>
      </w:r>
      <w:r w:rsidR="008601CC" w:rsidRPr="006D1D65">
        <w:rPr>
          <w:color w:val="000000" w:themeColor="text1"/>
        </w:rPr>
        <w:t xml:space="preserve"> by </w:t>
      </w:r>
      <w:r w:rsidR="006D1D65" w:rsidRPr="006D1D65">
        <w:rPr>
          <w:color w:val="000000" w:themeColor="text1"/>
        </w:rPr>
        <w:t xml:space="preserve">the </w:t>
      </w:r>
      <w:r w:rsidR="008601CC" w:rsidRPr="006D1D65">
        <w:rPr>
          <w:color w:val="000000" w:themeColor="text1"/>
        </w:rPr>
        <w:t>clamped jugular artery</w:t>
      </w:r>
      <w:r w:rsidRPr="006D1D65">
        <w:rPr>
          <w:color w:val="000000" w:themeColor="text1"/>
        </w:rPr>
        <w:t xml:space="preserve">. Keep the vessel </w:t>
      </w:r>
      <w:r w:rsidRPr="006D1D65">
        <w:rPr>
          <w:color w:val="000000" w:themeColor="text1"/>
        </w:rPr>
        <w:lastRenderedPageBreak/>
        <w:t>joint untwisted and ensure that the blood flow is unobstructed.</w:t>
      </w:r>
    </w:p>
    <w:p w14:paraId="3ACF8964" w14:textId="77777777" w:rsidR="007F2D6A" w:rsidRPr="006D1D65" w:rsidRDefault="007F2D6A" w:rsidP="00137DFB">
      <w:pPr>
        <w:jc w:val="left"/>
        <w:rPr>
          <w:color w:val="000000" w:themeColor="text1"/>
        </w:rPr>
      </w:pPr>
    </w:p>
    <w:p w14:paraId="7B2A74A2" w14:textId="06514C97" w:rsidR="00137DFB" w:rsidRPr="006D1D65" w:rsidRDefault="006D1D65" w:rsidP="00137DFB">
      <w:pPr>
        <w:jc w:val="left"/>
        <w:rPr>
          <w:color w:val="000000" w:themeColor="text1"/>
        </w:rPr>
      </w:pPr>
      <w:r w:rsidRPr="006D1D65">
        <w:rPr>
          <w:color w:val="000000" w:themeColor="text1"/>
        </w:rPr>
        <w:t>NOTE:</w:t>
      </w:r>
      <w:r w:rsidR="007F2D6A" w:rsidRPr="006D1D65">
        <w:rPr>
          <w:color w:val="000000" w:themeColor="text1"/>
        </w:rPr>
        <w:t xml:space="preserve"> The sinus rhythm </w:t>
      </w:r>
      <w:r w:rsidR="007F2D6A" w:rsidRPr="006D1D65">
        <w:rPr>
          <w:color w:val="000000" w:themeColor="text1"/>
          <w:lang w:eastAsia="zh-CN"/>
        </w:rPr>
        <w:t>returning</w:t>
      </w:r>
      <w:r w:rsidR="007F2D6A" w:rsidRPr="006D1D65">
        <w:rPr>
          <w:color w:val="000000" w:themeColor="text1"/>
        </w:rPr>
        <w:t xml:space="preserve"> to more than 200 times within 1 min is considered normal.</w:t>
      </w:r>
    </w:p>
    <w:p w14:paraId="53AA82B5" w14:textId="77777777" w:rsidR="007F2D6A" w:rsidRPr="006D1D65" w:rsidRDefault="007F2D6A" w:rsidP="00137DFB">
      <w:pPr>
        <w:jc w:val="left"/>
        <w:rPr>
          <w:color w:val="000000" w:themeColor="text1"/>
        </w:rPr>
      </w:pPr>
    </w:p>
    <w:p w14:paraId="47B62350" w14:textId="79716C28" w:rsidR="00137DFB" w:rsidRPr="006D1D65" w:rsidRDefault="00137DFB" w:rsidP="00137DFB">
      <w:pPr>
        <w:jc w:val="left"/>
        <w:rPr>
          <w:color w:val="000000" w:themeColor="text1"/>
        </w:rPr>
      </w:pPr>
      <w:r w:rsidRPr="006D1D65">
        <w:rPr>
          <w:color w:val="000000" w:themeColor="text1"/>
        </w:rPr>
        <w:t>3.6. Moisten the donor heart using warm (</w:t>
      </w:r>
      <w:r w:rsidR="007066EB" w:rsidRPr="006D1D65">
        <w:rPr>
          <w:color w:val="000000" w:themeColor="text1"/>
        </w:rPr>
        <w:t>37 °C)</w:t>
      </w:r>
      <w:r w:rsidRPr="006D1D65">
        <w:rPr>
          <w:color w:val="000000" w:themeColor="text1"/>
        </w:rPr>
        <w:t xml:space="preserve"> saline and inspect whether the graft is bleeding. Set the pulsing heart graft into the </w:t>
      </w:r>
      <w:bookmarkStart w:id="29" w:name="_Hlk39346240"/>
      <w:r w:rsidRPr="006D1D65">
        <w:rPr>
          <w:color w:val="000000" w:themeColor="text1"/>
        </w:rPr>
        <w:t xml:space="preserve">subcutaneous </w:t>
      </w:r>
      <w:r w:rsidR="00F86581" w:rsidRPr="006D1D65">
        <w:rPr>
          <w:color w:val="000000" w:themeColor="text1"/>
        </w:rPr>
        <w:t>space</w:t>
      </w:r>
      <w:bookmarkEnd w:id="29"/>
      <w:r w:rsidRPr="006D1D65">
        <w:rPr>
          <w:color w:val="000000" w:themeColor="text1"/>
        </w:rPr>
        <w:t>, and then suture the incision.</w:t>
      </w:r>
    </w:p>
    <w:p w14:paraId="5B094E63" w14:textId="77777777" w:rsidR="00137DFB" w:rsidRPr="006D1D65" w:rsidRDefault="00137DFB" w:rsidP="00137DFB">
      <w:pPr>
        <w:jc w:val="left"/>
        <w:rPr>
          <w:color w:val="000000" w:themeColor="text1"/>
        </w:rPr>
      </w:pPr>
    </w:p>
    <w:p w14:paraId="31DDEC53" w14:textId="67EFD0BC" w:rsidR="00137DFB" w:rsidRPr="006D1D65" w:rsidRDefault="00137DFB" w:rsidP="00137DFB">
      <w:pPr>
        <w:jc w:val="left"/>
        <w:rPr>
          <w:b/>
          <w:color w:val="000000" w:themeColor="text1"/>
        </w:rPr>
      </w:pPr>
      <w:r w:rsidRPr="006D1D65">
        <w:rPr>
          <w:b/>
          <w:color w:val="000000" w:themeColor="text1"/>
        </w:rPr>
        <w:t xml:space="preserve">4. Postoperative </w:t>
      </w:r>
      <w:r w:rsidR="004B247C" w:rsidRPr="006D1D65">
        <w:rPr>
          <w:b/>
          <w:color w:val="000000" w:themeColor="text1"/>
        </w:rPr>
        <w:t>C</w:t>
      </w:r>
      <w:r w:rsidRPr="006D1D65">
        <w:rPr>
          <w:b/>
          <w:color w:val="000000" w:themeColor="text1"/>
        </w:rPr>
        <w:t xml:space="preserve">are and </w:t>
      </w:r>
      <w:r w:rsidR="004B247C" w:rsidRPr="006D1D65">
        <w:rPr>
          <w:b/>
          <w:color w:val="000000" w:themeColor="text1"/>
        </w:rPr>
        <w:t>G</w:t>
      </w:r>
      <w:r w:rsidRPr="006D1D65">
        <w:rPr>
          <w:b/>
          <w:color w:val="000000" w:themeColor="text1"/>
        </w:rPr>
        <w:t xml:space="preserve">raft </w:t>
      </w:r>
      <w:r w:rsidR="004B247C" w:rsidRPr="006D1D65">
        <w:rPr>
          <w:b/>
          <w:color w:val="000000" w:themeColor="text1"/>
        </w:rPr>
        <w:t>A</w:t>
      </w:r>
      <w:r w:rsidRPr="006D1D65">
        <w:rPr>
          <w:b/>
          <w:color w:val="000000" w:themeColor="text1"/>
        </w:rPr>
        <w:t>ssessment</w:t>
      </w:r>
    </w:p>
    <w:p w14:paraId="5801E40E" w14:textId="51ED3764" w:rsidR="00137DFB" w:rsidRPr="006D1D65" w:rsidRDefault="00137DFB" w:rsidP="00137DFB">
      <w:pPr>
        <w:jc w:val="left"/>
        <w:rPr>
          <w:b/>
          <w:color w:val="000000" w:themeColor="text1"/>
        </w:rPr>
      </w:pPr>
    </w:p>
    <w:p w14:paraId="1472D1FF" w14:textId="6642D9B6" w:rsidR="000063D9" w:rsidRPr="006D1D65" w:rsidRDefault="000063D9" w:rsidP="00137DFB">
      <w:pPr>
        <w:jc w:val="left"/>
        <w:rPr>
          <w:color w:val="000000" w:themeColor="text1"/>
        </w:rPr>
      </w:pPr>
      <w:r w:rsidRPr="006D1D65">
        <w:rPr>
          <w:color w:val="000000" w:themeColor="text1"/>
        </w:rPr>
        <w:t>4.1</w:t>
      </w:r>
      <w:r w:rsidR="00B506BC" w:rsidRPr="006D1D65">
        <w:rPr>
          <w:color w:val="000000" w:themeColor="text1"/>
        </w:rPr>
        <w:t>.</w:t>
      </w:r>
      <w:r w:rsidRPr="006D1D65">
        <w:rPr>
          <w:color w:val="000000" w:themeColor="text1"/>
        </w:rPr>
        <w:t xml:space="preserve"> </w:t>
      </w:r>
      <w:r w:rsidR="004675F2" w:rsidRPr="006D1D65">
        <w:rPr>
          <w:color w:val="000000" w:themeColor="text1"/>
        </w:rPr>
        <w:t>Record</w:t>
      </w:r>
      <w:r w:rsidR="006D1D65" w:rsidRPr="006D1D65">
        <w:rPr>
          <w:color w:val="000000" w:themeColor="text1"/>
        </w:rPr>
        <w:t xml:space="preserve"> </w:t>
      </w:r>
      <w:r w:rsidR="004675F2" w:rsidRPr="006D1D65">
        <w:rPr>
          <w:color w:val="000000" w:themeColor="text1"/>
        </w:rPr>
        <w:t>t</w:t>
      </w:r>
      <w:r w:rsidRPr="006D1D65">
        <w:rPr>
          <w:color w:val="000000" w:themeColor="text1"/>
        </w:rPr>
        <w:t>he time to normal sinus rhythm and the preservation of normal sinus rhythm for at least 5 minutes after clamp release to monitor the post-operative graft function.</w:t>
      </w:r>
    </w:p>
    <w:p w14:paraId="003F9819" w14:textId="77777777" w:rsidR="000063D9" w:rsidRPr="006D1D65" w:rsidRDefault="000063D9" w:rsidP="00137DFB">
      <w:pPr>
        <w:jc w:val="left"/>
        <w:rPr>
          <w:color w:val="000000" w:themeColor="text1"/>
        </w:rPr>
      </w:pPr>
    </w:p>
    <w:p w14:paraId="29C00C70" w14:textId="3E01FA34" w:rsidR="00137DFB" w:rsidRPr="006D1D65" w:rsidRDefault="00137DFB" w:rsidP="00137DFB">
      <w:pPr>
        <w:jc w:val="left"/>
        <w:rPr>
          <w:color w:val="000000" w:themeColor="text1"/>
        </w:rPr>
      </w:pPr>
      <w:r w:rsidRPr="006D1D65">
        <w:rPr>
          <w:color w:val="000000" w:themeColor="text1"/>
        </w:rPr>
        <w:t>4.</w:t>
      </w:r>
      <w:r w:rsidR="000063D9" w:rsidRPr="006D1D65">
        <w:rPr>
          <w:color w:val="000000" w:themeColor="text1"/>
        </w:rPr>
        <w:t>2</w:t>
      </w:r>
      <w:r w:rsidRPr="006D1D65">
        <w:rPr>
          <w:color w:val="000000" w:themeColor="text1"/>
        </w:rPr>
        <w:t xml:space="preserve">. Place the recipient alone on a warm blanket until the recipient wakes up from anesthesia. Administer </w:t>
      </w:r>
      <w:bookmarkStart w:id="30" w:name="OLE_LINK14"/>
      <w:bookmarkStart w:id="31" w:name="OLE_LINK15"/>
      <w:r w:rsidRPr="006D1D65">
        <w:rPr>
          <w:color w:val="000000" w:themeColor="text1"/>
        </w:rPr>
        <w:t>buprenorphine analgesia</w:t>
      </w:r>
      <w:bookmarkEnd w:id="30"/>
      <w:bookmarkEnd w:id="31"/>
      <w:r w:rsidRPr="006D1D65">
        <w:rPr>
          <w:color w:val="000000" w:themeColor="text1"/>
        </w:rPr>
        <w:t xml:space="preserve">, 0.05 mg/kg, </w:t>
      </w:r>
      <w:proofErr w:type="spellStart"/>
      <w:r w:rsidR="00F86581" w:rsidRPr="006D1D65">
        <w:rPr>
          <w:color w:val="000000" w:themeColor="text1"/>
        </w:rPr>
        <w:t>s.c</w:t>
      </w:r>
      <w:proofErr w:type="spellEnd"/>
      <w:r w:rsidRPr="006D1D65">
        <w:rPr>
          <w:color w:val="000000" w:themeColor="text1"/>
        </w:rPr>
        <w:t xml:space="preserve">, at the </w:t>
      </w:r>
      <w:r w:rsidR="000063D9" w:rsidRPr="006D1D65">
        <w:rPr>
          <w:color w:val="000000" w:themeColor="text1"/>
        </w:rPr>
        <w:t>end of</w:t>
      </w:r>
      <w:r w:rsidRPr="006D1D65">
        <w:rPr>
          <w:color w:val="000000" w:themeColor="text1"/>
        </w:rPr>
        <w:t xml:space="preserve"> the </w:t>
      </w:r>
      <w:r w:rsidRPr="006D1D65">
        <w:rPr>
          <w:color w:val="000000" w:themeColor="text1"/>
          <w:lang w:eastAsia="zh-CN"/>
        </w:rPr>
        <w:t>surgery</w:t>
      </w:r>
      <w:r w:rsidRPr="006D1D65">
        <w:rPr>
          <w:color w:val="000000" w:themeColor="text1"/>
        </w:rPr>
        <w:t xml:space="preserve"> and every 12 h</w:t>
      </w:r>
      <w:r w:rsidR="000063D9" w:rsidRPr="006D1D65">
        <w:rPr>
          <w:color w:val="000000" w:themeColor="text1"/>
        </w:rPr>
        <w:t>ou</w:t>
      </w:r>
      <w:r w:rsidRPr="006D1D65">
        <w:rPr>
          <w:color w:val="000000" w:themeColor="text1"/>
        </w:rPr>
        <w:t>rs for 72 h</w:t>
      </w:r>
      <w:r w:rsidR="000063D9" w:rsidRPr="006D1D65">
        <w:rPr>
          <w:color w:val="000000" w:themeColor="text1"/>
        </w:rPr>
        <w:t>ou</w:t>
      </w:r>
      <w:r w:rsidRPr="006D1D65">
        <w:rPr>
          <w:color w:val="000000" w:themeColor="text1"/>
        </w:rPr>
        <w:t>rs post-surgery.</w:t>
      </w:r>
    </w:p>
    <w:p w14:paraId="4BA6FBDB" w14:textId="77777777" w:rsidR="00137DFB" w:rsidRPr="006D1D65" w:rsidRDefault="00137DFB" w:rsidP="00137DFB">
      <w:pPr>
        <w:jc w:val="left"/>
        <w:rPr>
          <w:color w:val="000000" w:themeColor="text1"/>
        </w:rPr>
      </w:pPr>
    </w:p>
    <w:p w14:paraId="47A9E7D3" w14:textId="77755237" w:rsidR="00137DFB" w:rsidRPr="006D1D65" w:rsidRDefault="00137DFB" w:rsidP="00137DFB">
      <w:pPr>
        <w:jc w:val="left"/>
        <w:rPr>
          <w:color w:val="000000" w:themeColor="text1"/>
        </w:rPr>
      </w:pPr>
      <w:r w:rsidRPr="006D1D65">
        <w:rPr>
          <w:color w:val="000000" w:themeColor="text1"/>
        </w:rPr>
        <w:t>4.</w:t>
      </w:r>
      <w:r w:rsidR="000063D9" w:rsidRPr="006D1D65">
        <w:rPr>
          <w:color w:val="000000" w:themeColor="text1"/>
        </w:rPr>
        <w:t>3</w:t>
      </w:r>
      <w:r w:rsidRPr="006D1D65">
        <w:rPr>
          <w:color w:val="000000" w:themeColor="text1"/>
        </w:rPr>
        <w:t>. Record the weight and postoperative recovery status of the recipient daily. In case of &gt;15%</w:t>
      </w:r>
      <w:r w:rsidR="008601CC" w:rsidRPr="006D1D65">
        <w:rPr>
          <w:color w:val="000000" w:themeColor="text1"/>
        </w:rPr>
        <w:t xml:space="preserve"> weight loss </w:t>
      </w:r>
      <w:r w:rsidRPr="006D1D65">
        <w:rPr>
          <w:color w:val="000000" w:themeColor="text1"/>
        </w:rPr>
        <w:t xml:space="preserve">relative to that on the surgery date, hemiplegic paralysis, or infection, </w:t>
      </w:r>
      <w:bookmarkStart w:id="32" w:name="_Hlk39346681"/>
      <w:r w:rsidRPr="006D1D65">
        <w:rPr>
          <w:color w:val="000000" w:themeColor="text1"/>
        </w:rPr>
        <w:t>euthanize the recipient via terminal isoflurane inhalation</w:t>
      </w:r>
      <w:bookmarkEnd w:id="32"/>
      <w:r w:rsidRPr="006D1D65">
        <w:rPr>
          <w:color w:val="000000" w:themeColor="text1"/>
        </w:rPr>
        <w:fldChar w:fldCharType="begin">
          <w:fldData xml:space="preserve">PEVuZE5vdGU+PENpdGU+PEF1dGhvcj5PYmVyaHViZXI8L0F1dGhvcj48WWVhcj4yMDE0PC9ZZWFy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Dc1MzwvcGFnZXM+PG51bWJlcj45MjwvbnVtYmVyPjxrZXl3b3Jkcz48a2V5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</w:fldData>
        </w:fldChar>
      </w:r>
      <w:r w:rsidR="00EF7A49" w:rsidRPr="006D1D65">
        <w:rPr>
          <w:color w:val="000000" w:themeColor="text1"/>
        </w:rPr>
        <w:instrText xml:space="preserve"> ADDIN EN.CITE </w:instrText>
      </w:r>
      <w:r w:rsidR="00EF7A49" w:rsidRPr="006D1D65">
        <w:rPr>
          <w:color w:val="000000" w:themeColor="text1"/>
        </w:rPr>
        <w:fldChar w:fldCharType="begin">
          <w:fldData xml:space="preserve">PEVuZE5vdGU+PENpdGU+PEF1dGhvcj5PYmVyaHViZXI8L0F1dGhvcj48WWVhcj4yMDE0PC9ZZWFy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Dc1MzwvcGFnZXM+PG51bWJlcj45MjwvbnVtYmVyPjxrZXl3b3Jkcz48a2V5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</w:fldData>
        </w:fldChar>
      </w:r>
      <w:r w:rsidR="00EF7A49" w:rsidRPr="006D1D65">
        <w:rPr>
          <w:color w:val="000000" w:themeColor="text1"/>
        </w:rPr>
        <w:instrText xml:space="preserve"> ADDIN EN.CITE.DATA </w:instrText>
      </w:r>
      <w:r w:rsidR="00EF7A49" w:rsidRPr="006D1D65">
        <w:rPr>
          <w:color w:val="000000" w:themeColor="text1"/>
        </w:rPr>
      </w:r>
      <w:r w:rsidR="00EF7A49" w:rsidRPr="006D1D65">
        <w:rPr>
          <w:color w:val="000000" w:themeColor="text1"/>
        </w:rPr>
        <w:fldChar w:fldCharType="end"/>
      </w:r>
      <w:r w:rsidRPr="006D1D65">
        <w:rPr>
          <w:color w:val="000000" w:themeColor="text1"/>
        </w:rPr>
      </w:r>
      <w:r w:rsidRPr="006D1D65">
        <w:rPr>
          <w:color w:val="000000" w:themeColor="text1"/>
        </w:rPr>
        <w:fldChar w:fldCharType="separate"/>
      </w:r>
      <w:r w:rsidR="00EF7A49" w:rsidRPr="006D1D65">
        <w:rPr>
          <w:noProof/>
          <w:color w:val="000000" w:themeColor="text1"/>
          <w:vertAlign w:val="superscript"/>
        </w:rPr>
        <w:t>21</w:t>
      </w:r>
      <w:r w:rsidRPr="006D1D65">
        <w:rPr>
          <w:color w:val="000000" w:themeColor="text1"/>
        </w:rPr>
        <w:fldChar w:fldCharType="end"/>
      </w:r>
      <w:r w:rsidRPr="006D1D65">
        <w:rPr>
          <w:color w:val="000000" w:themeColor="text1"/>
        </w:rPr>
        <w:t>.</w:t>
      </w:r>
    </w:p>
    <w:p w14:paraId="65A32D1F" w14:textId="77777777" w:rsidR="00137DFB" w:rsidRPr="006D1D65" w:rsidRDefault="00137DFB" w:rsidP="00137DFB">
      <w:pPr>
        <w:jc w:val="left"/>
        <w:rPr>
          <w:color w:val="000000" w:themeColor="text1"/>
        </w:rPr>
      </w:pPr>
    </w:p>
    <w:p w14:paraId="496AB0B4" w14:textId="0296FCAC" w:rsidR="001C1E49" w:rsidRPr="006D1D65" w:rsidRDefault="00137DFB" w:rsidP="00137DFB">
      <w:pPr>
        <w:jc w:val="left"/>
        <w:rPr>
          <w:color w:val="000000" w:themeColor="text1"/>
        </w:rPr>
      </w:pPr>
      <w:r w:rsidRPr="006D1D65">
        <w:rPr>
          <w:color w:val="000000" w:themeColor="text1"/>
        </w:rPr>
        <w:t>4.</w:t>
      </w:r>
      <w:r w:rsidR="000063D9" w:rsidRPr="006D1D65">
        <w:rPr>
          <w:color w:val="000000" w:themeColor="text1"/>
        </w:rPr>
        <w:t>4</w:t>
      </w:r>
      <w:r w:rsidRPr="006D1D65">
        <w:rPr>
          <w:color w:val="000000" w:themeColor="text1"/>
        </w:rPr>
        <w:t xml:space="preserve">. Monitor graft survival by palpation daily. The surgery </w:t>
      </w:r>
      <w:proofErr w:type="gramStart"/>
      <w:r w:rsidRPr="006D1D65">
        <w:rPr>
          <w:color w:val="000000" w:themeColor="text1"/>
        </w:rPr>
        <w:t>is considered to be</w:t>
      </w:r>
      <w:proofErr w:type="gramEnd"/>
      <w:r w:rsidRPr="006D1D65">
        <w:rPr>
          <w:color w:val="000000" w:themeColor="text1"/>
        </w:rPr>
        <w:t xml:space="preserve"> successful if the murine allograft survives for &gt;72 hours. Grade the graft </w:t>
      </w:r>
      <w:r w:rsidR="000063D9" w:rsidRPr="006D1D65">
        <w:rPr>
          <w:color w:val="000000" w:themeColor="text1"/>
        </w:rPr>
        <w:t>function</w:t>
      </w:r>
      <w:r w:rsidRPr="006D1D65">
        <w:rPr>
          <w:color w:val="000000" w:themeColor="text1"/>
        </w:rPr>
        <w:t>, as previously reported</w:t>
      </w:r>
      <w:r w:rsidRPr="006D1D65">
        <w:rPr>
          <w:color w:val="000000" w:themeColor="text1"/>
        </w:rPr>
        <w:fldChar w:fldCharType="begin"/>
      </w:r>
      <w:r w:rsidR="00EF7A49" w:rsidRPr="006D1D65">
        <w:rPr>
          <w:color w:val="000000" w:themeColor="text1"/>
        </w:rPr>
        <w:instrText xml:space="preserve"> ADDIN EN.CITE &lt;EndNote&gt;&lt;Cite&gt;&lt;Author&gt;Blanchard&lt;/Author&gt;&lt;Year&gt;1985&lt;/Year&gt;&lt;RecNum&gt;247&lt;/RecNum&gt;&lt;DisplayText&gt;&lt;style face="superscript"&gt;22&lt;/style&gt;&lt;/DisplayText&gt;&lt;record&gt;&lt;rec-number&gt;247&lt;/rec-number&gt;&lt;foreign-keys&gt;&lt;key app="EN" db-id="dr2er0xz0x00zjetr9452psixz0wf5xsaeev" timestamp="1563008554"&gt;247&lt;/key&gt;&lt;/foreign-keys&gt;&lt;ref-type name="Journal Article"&gt;17&lt;/ref-type&gt;&lt;contributors&gt;&lt;authors&gt;&lt;author&gt;Blanchard, J. M.&lt;/author&gt;&lt;author&gt;Pollak, R.&lt;/author&gt;&lt;/authors&gt;&lt;/contributors&gt;&lt;titles&gt;&lt;title&gt;Techniques for perfusion and storage of heterotopic heart transplants in mice&lt;/title&gt;&lt;secondary-title&gt;Microsurgery&lt;/secondary-title&gt;&lt;alt-title&gt;Microsurgery&lt;/alt-title&gt;&lt;/titles&gt;&lt;periodical&gt;&lt;full-title&gt;Microsurgery&lt;/full-title&gt;&lt;abbr-1&gt;Microsurgery&lt;/abbr-1&gt;&lt;/periodical&gt;&lt;alt-periodical&gt;&lt;full-title&gt;Microsurgery&lt;/full-title&gt;&lt;abbr-1&gt;Microsurgery&lt;/abbr-1&gt;&lt;/alt-periodical&gt;&lt;pages&gt;169-74&lt;/pages&gt;&lt;volume&gt;6&lt;/volume&gt;&lt;number&gt;3&lt;/number&gt;&lt;keywords&gt;&lt;keyword&gt;Animals&lt;/keyword&gt;&lt;keyword&gt;Cold Temperature&lt;/keyword&gt;&lt;keyword&gt;Electrocardiography&lt;/keyword&gt;&lt;keyword&gt;Female&lt;/keyword&gt;&lt;keyword&gt;Graft Rejection&lt;/keyword&gt;&lt;keyword&gt;*Heart Transplantation&lt;/keyword&gt;&lt;keyword&gt;Mice&lt;/keyword&gt;&lt;keyword&gt;Mice, Inbred BALB C&lt;/keyword&gt;&lt;keyword&gt;Mice, Inbred C3H&lt;/keyword&gt;&lt;keyword&gt;Mice, Inbred DBA&lt;/keyword&gt;&lt;keyword&gt;Myocardium/pathology&lt;/keyword&gt;&lt;keyword&gt;Organ Preservation/*methods&lt;/keyword&gt;&lt;keyword&gt;Perfusion/*methods&lt;/keyword&gt;&lt;keyword&gt;Transplantation, Homologous&lt;/keyword&gt;&lt;/keywords&gt;&lt;dates&gt;&lt;year&gt;1985&lt;/year&gt;&lt;/dates&gt;&lt;isbn&gt;0738-1085 (Print)&amp;#xD;0738-1085 (Linking)&lt;/isbn&gt;&lt;accession-num&gt;3903428&lt;/accession-num&gt;&lt;urls&gt;&lt;related-urls&gt;&lt;url&gt;http://www.ncbi.nlm.nih.gov/pubmed/3903428&lt;/url&gt;&lt;/related-urls&gt;&lt;/urls&gt;&lt;/record&gt;&lt;/Cite&gt;&lt;/EndNote&gt;</w:instrText>
      </w:r>
      <w:r w:rsidRPr="006D1D65">
        <w:rPr>
          <w:color w:val="000000" w:themeColor="text1"/>
        </w:rPr>
        <w:fldChar w:fldCharType="separate"/>
      </w:r>
      <w:r w:rsidR="00EF7A49" w:rsidRPr="006D1D65">
        <w:rPr>
          <w:noProof/>
          <w:color w:val="000000" w:themeColor="text1"/>
          <w:vertAlign w:val="superscript"/>
        </w:rPr>
        <w:t>22</w:t>
      </w:r>
      <w:r w:rsidRPr="006D1D65">
        <w:rPr>
          <w:color w:val="000000" w:themeColor="text1"/>
        </w:rPr>
        <w:fldChar w:fldCharType="end"/>
      </w:r>
      <w:r w:rsidRPr="006D1D65">
        <w:rPr>
          <w:color w:val="000000" w:themeColor="text1"/>
        </w:rPr>
        <w:t xml:space="preserve">: </w:t>
      </w:r>
      <w:bookmarkStart w:id="33" w:name="_Hlk39346437"/>
      <w:bookmarkStart w:id="34" w:name="_Hlk39567353"/>
      <w:r w:rsidR="000063D9" w:rsidRPr="006D1D65">
        <w:rPr>
          <w:color w:val="000000" w:themeColor="text1"/>
        </w:rPr>
        <w:t xml:space="preserve">Scale </w:t>
      </w:r>
      <w:r w:rsidRPr="006D1D65">
        <w:rPr>
          <w:color w:val="000000" w:themeColor="text1"/>
        </w:rPr>
        <w:t>3</w:t>
      </w:r>
      <w:r w:rsidR="000063D9" w:rsidRPr="006D1D65">
        <w:rPr>
          <w:color w:val="000000" w:themeColor="text1"/>
        </w:rPr>
        <w:t xml:space="preserve"> - </w:t>
      </w:r>
      <w:r w:rsidRPr="006D1D65">
        <w:rPr>
          <w:color w:val="000000" w:themeColor="text1"/>
        </w:rPr>
        <w:t xml:space="preserve">vigorously pulsate and frequency; </w:t>
      </w:r>
      <w:r w:rsidR="000063D9" w:rsidRPr="006D1D65">
        <w:rPr>
          <w:color w:val="000000" w:themeColor="text1"/>
        </w:rPr>
        <w:t xml:space="preserve">Scale </w:t>
      </w:r>
      <w:r w:rsidRPr="006D1D65">
        <w:rPr>
          <w:color w:val="000000" w:themeColor="text1"/>
        </w:rPr>
        <w:t xml:space="preserve">2 </w:t>
      </w:r>
      <w:r w:rsidR="000063D9" w:rsidRPr="006D1D65">
        <w:rPr>
          <w:color w:val="000000" w:themeColor="text1"/>
        </w:rPr>
        <w:t xml:space="preserve">- </w:t>
      </w:r>
      <w:r w:rsidRPr="006D1D65">
        <w:rPr>
          <w:color w:val="000000" w:themeColor="text1"/>
        </w:rPr>
        <w:t xml:space="preserve">less pulsate; </w:t>
      </w:r>
      <w:r w:rsidR="000063D9" w:rsidRPr="006D1D65">
        <w:rPr>
          <w:color w:val="000000" w:themeColor="text1"/>
        </w:rPr>
        <w:t xml:space="preserve">Scale </w:t>
      </w:r>
      <w:r w:rsidRPr="006D1D65">
        <w:rPr>
          <w:color w:val="000000" w:themeColor="text1"/>
        </w:rPr>
        <w:t>1</w:t>
      </w:r>
      <w:r w:rsidR="000063D9" w:rsidRPr="006D1D65">
        <w:rPr>
          <w:color w:val="000000" w:themeColor="text1"/>
        </w:rPr>
        <w:t xml:space="preserve">- </w:t>
      </w:r>
      <w:r w:rsidRPr="006D1D65">
        <w:rPr>
          <w:color w:val="000000" w:themeColor="text1"/>
        </w:rPr>
        <w:t xml:space="preserve">fibrillation and imminent rejection; or </w:t>
      </w:r>
      <w:r w:rsidR="000063D9" w:rsidRPr="006D1D65">
        <w:rPr>
          <w:color w:val="000000" w:themeColor="text1"/>
        </w:rPr>
        <w:t xml:space="preserve">Scale - </w:t>
      </w:r>
      <w:r w:rsidRPr="006D1D65">
        <w:rPr>
          <w:color w:val="000000" w:themeColor="text1"/>
        </w:rPr>
        <w:t>0, loss of heart beat and complete rejection.</w:t>
      </w:r>
      <w:bookmarkEnd w:id="33"/>
    </w:p>
    <w:bookmarkEnd w:id="24"/>
    <w:bookmarkEnd w:id="34"/>
    <w:p w14:paraId="5173EB7F" w14:textId="77777777" w:rsidR="00137DFB" w:rsidRPr="006D1D65" w:rsidRDefault="00137DFB" w:rsidP="00137DFB">
      <w:pPr>
        <w:jc w:val="left"/>
        <w:rPr>
          <w:color w:val="000000" w:themeColor="text1"/>
        </w:rPr>
      </w:pPr>
    </w:p>
    <w:p w14:paraId="6E68D97D" w14:textId="57AC0B15" w:rsidR="000B78F0" w:rsidRPr="006D1D65" w:rsidRDefault="006305D7" w:rsidP="006D1D65">
      <w:pPr>
        <w:pStyle w:val="NormalWeb"/>
        <w:spacing w:before="0" w:beforeAutospacing="0" w:after="0" w:afterAutospacing="0"/>
        <w:rPr>
          <w:b/>
        </w:rPr>
      </w:pPr>
      <w:r w:rsidRPr="006D1D65">
        <w:rPr>
          <w:b/>
        </w:rPr>
        <w:t>R</w:t>
      </w:r>
      <w:r w:rsidR="004B247C" w:rsidRPr="006D1D65">
        <w:rPr>
          <w:b/>
        </w:rPr>
        <w:t xml:space="preserve">epresentative </w:t>
      </w:r>
      <w:r w:rsidRPr="006D1D65">
        <w:rPr>
          <w:b/>
        </w:rPr>
        <w:t>R</w:t>
      </w:r>
      <w:r w:rsidR="004B247C" w:rsidRPr="006D1D65">
        <w:rPr>
          <w:b/>
        </w:rPr>
        <w:t>esults</w:t>
      </w:r>
      <w:r w:rsidR="00EF1462" w:rsidRPr="006D1D65">
        <w:rPr>
          <w:b/>
        </w:rPr>
        <w:t xml:space="preserve">: </w:t>
      </w:r>
    </w:p>
    <w:p w14:paraId="0C7259CE" w14:textId="02A77CBC" w:rsidR="00B76926" w:rsidRPr="006D1D65" w:rsidRDefault="00B76926" w:rsidP="00B76926">
      <w:pPr>
        <w:jc w:val="left"/>
      </w:pPr>
      <w:r w:rsidRPr="006D1D65">
        <w:rPr>
          <w:b/>
        </w:rPr>
        <w:t xml:space="preserve">Surgical </w:t>
      </w:r>
      <w:r w:rsidR="004B247C" w:rsidRPr="006D1D65">
        <w:rPr>
          <w:b/>
        </w:rPr>
        <w:t>O</w:t>
      </w:r>
      <w:r w:rsidRPr="006D1D65">
        <w:rPr>
          <w:b/>
        </w:rPr>
        <w:t xml:space="preserve">peration </w:t>
      </w:r>
      <w:r w:rsidR="004B247C" w:rsidRPr="006D1D65">
        <w:rPr>
          <w:b/>
        </w:rPr>
        <w:t>T</w:t>
      </w:r>
      <w:r w:rsidRPr="006D1D65">
        <w:rPr>
          <w:b/>
        </w:rPr>
        <w:t>ime</w:t>
      </w:r>
    </w:p>
    <w:p w14:paraId="19EBFC98" w14:textId="5D51D7C9" w:rsidR="00B76926" w:rsidRPr="006D1D65" w:rsidRDefault="00B76926" w:rsidP="00902C2B">
      <w:pPr>
        <w:jc w:val="left"/>
      </w:pPr>
      <w:r w:rsidRPr="006D1D65">
        <w:t xml:space="preserve">After training, a skilled surgeon can successfully perform the operation within 35 minutes using the inner tube technique, wherein approximately 15.5 minutes are required for recipient preparation, 10.9 minutes are required for donor preparation, and 4.4 minutes are required for donor heart anastomoses. The cold and warm ischemia time (from donor preparation to heart implantation) is reduced to 15.3 minutes </w:t>
      </w:r>
      <w:r w:rsidR="008601CC" w:rsidRPr="006D1D65">
        <w:t xml:space="preserve">compared </w:t>
      </w:r>
      <w:r w:rsidR="007066EB" w:rsidRPr="006D1D65">
        <w:t xml:space="preserve">to </w:t>
      </w:r>
      <w:r w:rsidRPr="006D1D65">
        <w:t>the operation using the cuff technique without the inner tube technique</w:t>
      </w:r>
      <w:r w:rsidR="008601CC" w:rsidRPr="006D1D65">
        <w:t xml:space="preserve"> and suture technique (</w:t>
      </w:r>
      <w:r w:rsidR="008601CC" w:rsidRPr="006D1D65">
        <w:rPr>
          <w:b/>
          <w:bCs/>
        </w:rPr>
        <w:t>Table 1</w:t>
      </w:r>
      <w:r w:rsidR="008601CC" w:rsidRPr="006D1D65">
        <w:t>)</w:t>
      </w:r>
      <w:r w:rsidRPr="006D1D65">
        <w:fldChar w:fldCharType="begin">
          <w:fldData xml:space="preserve">PEVuZE5vdGU+PENpdGU+PEF1dGhvcj5PYmVyaHViZXI8L0F1dGhvcj48WWVhcj4yMDE0PC9ZZWFy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Dc1MzwvcGFnZXM+PG51bWJlcj45MjwvbnVtYmVyPjxrZXl3b3Jkcz48a2V5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</w:fldData>
        </w:fldChar>
      </w:r>
      <w:r w:rsidR="00EF7A49" w:rsidRPr="006D1D65">
        <w:instrText xml:space="preserve"> ADDIN EN.CITE </w:instrText>
      </w:r>
      <w:r w:rsidR="00EF7A49" w:rsidRPr="006D1D65">
        <w:fldChar w:fldCharType="begin">
          <w:fldData xml:space="preserve">PEVuZE5vdGU+PENpdGU+PEF1dGhvcj5PYmVyaHViZXI8L0F1dGhvcj48WWVhcj4yMDE0PC9ZZWFy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Dc1MzwvcGFnZXM+PG51bWJlcj45MjwvbnVtYmVyPjxrZXl3b3Jkcz48a2V5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</w:fldData>
        </w:fldChar>
      </w:r>
      <w:r w:rsidR="00EF7A49" w:rsidRPr="006D1D65">
        <w:instrText xml:space="preserve"> ADDIN EN.CITE.DATA </w:instrText>
      </w:r>
      <w:r w:rsidR="00EF7A49" w:rsidRPr="006D1D65">
        <w:fldChar w:fldCharType="end"/>
      </w:r>
      <w:r w:rsidRPr="006D1D65">
        <w:fldChar w:fldCharType="separate"/>
      </w:r>
      <w:r w:rsidR="00EF7A49" w:rsidRPr="006D1D65">
        <w:rPr>
          <w:noProof/>
          <w:vertAlign w:val="superscript"/>
        </w:rPr>
        <w:t>21</w:t>
      </w:r>
      <w:r w:rsidRPr="006D1D65">
        <w:fldChar w:fldCharType="end"/>
      </w:r>
      <w:r w:rsidR="008601CC" w:rsidRPr="006D1D65">
        <w:t>.</w:t>
      </w:r>
      <w:r w:rsidRPr="006D1D65">
        <w:t xml:space="preserve"> </w:t>
      </w:r>
    </w:p>
    <w:p w14:paraId="052AD039" w14:textId="77777777" w:rsidR="006D1D65" w:rsidRPr="006D1D65" w:rsidRDefault="006D1D65" w:rsidP="006D1D65">
      <w:pPr>
        <w:pStyle w:val="NormalWeb"/>
        <w:spacing w:before="0" w:beforeAutospacing="0" w:after="0" w:afterAutospacing="0"/>
      </w:pPr>
    </w:p>
    <w:p w14:paraId="0D461502" w14:textId="434D3D05" w:rsidR="00B76926" w:rsidRPr="006D1D65" w:rsidRDefault="00B76926" w:rsidP="006D1D65">
      <w:pPr>
        <w:pStyle w:val="NormalWeb"/>
        <w:spacing w:before="0" w:beforeAutospacing="0" w:after="0" w:afterAutospacing="0"/>
      </w:pPr>
      <w:r w:rsidRPr="006D1D65">
        <w:t>We designed a cooperation model to further improve the efficiency of the operation. As shown in the schematic (</w:t>
      </w:r>
      <w:r w:rsidRPr="006D1D65">
        <w:rPr>
          <w:b/>
          <w:bCs/>
        </w:rPr>
        <w:t>Figure 3</w:t>
      </w:r>
      <w:r w:rsidRPr="006D1D65">
        <w:t xml:space="preserve">), one surgeon </w:t>
      </w:r>
      <w:r w:rsidR="007066EB" w:rsidRPr="006D1D65">
        <w:t xml:space="preserve">begins </w:t>
      </w:r>
      <w:r w:rsidRPr="006D1D65">
        <w:t>perform</w:t>
      </w:r>
      <w:r w:rsidR="007066EB" w:rsidRPr="006D1D65">
        <w:t>ing</w:t>
      </w:r>
      <w:r w:rsidRPr="006D1D65">
        <w:t xml:space="preserve"> recipient preparation</w:t>
      </w:r>
      <w:r w:rsidR="007066EB" w:rsidRPr="006D1D65">
        <w:t xml:space="preserve"> first, followed</w:t>
      </w:r>
      <w:r w:rsidRPr="006D1D65">
        <w:t xml:space="preserve"> </w:t>
      </w:r>
      <w:r w:rsidR="007066EB" w:rsidRPr="006D1D65">
        <w:t>by initiation of the</w:t>
      </w:r>
      <w:r w:rsidRPr="006D1D65">
        <w:t xml:space="preserve"> donor preparation </w:t>
      </w:r>
      <w:r w:rsidR="007066EB" w:rsidRPr="006D1D65">
        <w:t xml:space="preserve">by a second surgeon </w:t>
      </w:r>
      <w:r w:rsidRPr="006D1D65">
        <w:t>after 4</w:t>
      </w:r>
      <w:r w:rsidR="007066EB" w:rsidRPr="006D1D65">
        <w:t>-</w:t>
      </w:r>
      <w:r w:rsidRPr="006D1D65">
        <w:t>5 minutes. After 15</w:t>
      </w:r>
      <w:r w:rsidR="007066EB" w:rsidRPr="006D1D65">
        <w:t>-</w:t>
      </w:r>
      <w:r w:rsidRPr="006D1D65">
        <w:t xml:space="preserve">16 minutes, the first surgeon </w:t>
      </w:r>
      <w:r w:rsidR="007066EB" w:rsidRPr="006D1D65">
        <w:t xml:space="preserve">should have finished the </w:t>
      </w:r>
      <w:r w:rsidRPr="006D1D65">
        <w:t>recipient preparatio</w:t>
      </w:r>
      <w:r w:rsidR="007066EB" w:rsidRPr="006D1D65">
        <w:t>n, at which point the second</w:t>
      </w:r>
      <w:r w:rsidRPr="006D1D65">
        <w:t xml:space="preserve"> </w:t>
      </w:r>
      <w:r w:rsidR="007066EB" w:rsidRPr="006D1D65">
        <w:t>surgeon having finished</w:t>
      </w:r>
      <w:r w:rsidRPr="006D1D65">
        <w:t xml:space="preserve"> harvesting the donor heart</w:t>
      </w:r>
      <w:r w:rsidR="007066EB" w:rsidRPr="006D1D65">
        <w:t>,</w:t>
      </w:r>
      <w:r w:rsidRPr="006D1D65">
        <w:t xml:space="preserve"> </w:t>
      </w:r>
      <w:r w:rsidR="007066EB" w:rsidRPr="006D1D65">
        <w:t xml:space="preserve">should begin </w:t>
      </w:r>
      <w:r w:rsidRPr="006D1D65">
        <w:t xml:space="preserve">anastomosing the donor heart </w:t>
      </w:r>
      <w:r w:rsidR="007066EB" w:rsidRPr="006D1D65">
        <w:t xml:space="preserve">within </w:t>
      </w:r>
      <w:r w:rsidRPr="006D1D65">
        <w:t xml:space="preserve">the recipient. This cooperation model requires each surgeon to be trained in </w:t>
      </w:r>
      <w:r w:rsidR="004675F2" w:rsidRPr="006D1D65">
        <w:t xml:space="preserve">only </w:t>
      </w:r>
      <w:r w:rsidRPr="006D1D65">
        <w:t>a</w:t>
      </w:r>
      <w:r w:rsidR="007066EB" w:rsidRPr="006D1D65">
        <w:t xml:space="preserve"> single</w:t>
      </w:r>
      <w:r w:rsidRPr="006D1D65">
        <w:t xml:space="preserve"> part of the cuff technique and further shortens the </w:t>
      </w:r>
      <w:r w:rsidR="007066EB" w:rsidRPr="006D1D65">
        <w:t xml:space="preserve">total </w:t>
      </w:r>
      <w:r w:rsidRPr="006D1D65">
        <w:t>operation time to approximately 25 minutes. An analysis of &gt;600 heterotopic murine transplantations performed via co</w:t>
      </w:r>
      <w:r w:rsidR="004675F2" w:rsidRPr="006D1D65">
        <w:t>operation</w:t>
      </w:r>
      <w:r w:rsidRPr="006D1D65">
        <w:t xml:space="preserve"> between </w:t>
      </w:r>
      <w:r w:rsidR="004675F2" w:rsidRPr="006D1D65">
        <w:t>two</w:t>
      </w:r>
      <w:r w:rsidRPr="006D1D65">
        <w:t xml:space="preserve"> surgeons over the past </w:t>
      </w:r>
      <w:r w:rsidR="004675F2" w:rsidRPr="006D1D65">
        <w:t>two</w:t>
      </w:r>
      <w:r w:rsidRPr="006D1D65">
        <w:t xml:space="preserve"> years at the Organ Transplantation Institute of Xiamen University indicate</w:t>
      </w:r>
      <w:r w:rsidR="007066EB" w:rsidRPr="006D1D65">
        <w:t xml:space="preserve">s </w:t>
      </w:r>
      <w:r w:rsidRPr="006D1D65">
        <w:t xml:space="preserve">a success rate for cardiac transplantation </w:t>
      </w:r>
      <w:r w:rsidR="007066EB" w:rsidRPr="006D1D65">
        <w:t xml:space="preserve">using this </w:t>
      </w:r>
      <w:r w:rsidR="007066EB" w:rsidRPr="006D1D65">
        <w:lastRenderedPageBreak/>
        <w:t xml:space="preserve">technique </w:t>
      </w:r>
      <w:r w:rsidRPr="006D1D65">
        <w:t>of up to 95%.</w:t>
      </w:r>
    </w:p>
    <w:p w14:paraId="2D5B3369" w14:textId="77777777" w:rsidR="000B78F0" w:rsidRPr="006D1D65" w:rsidRDefault="000B78F0" w:rsidP="00C62215">
      <w:pPr>
        <w:jc w:val="left"/>
        <w:rPr>
          <w:b/>
        </w:rPr>
      </w:pPr>
    </w:p>
    <w:p w14:paraId="107DFFD9" w14:textId="778B12BF" w:rsidR="00685261" w:rsidRPr="006D1D65" w:rsidRDefault="00685261" w:rsidP="00C62215">
      <w:pPr>
        <w:jc w:val="left"/>
        <w:rPr>
          <w:b/>
        </w:rPr>
      </w:pPr>
      <w:r w:rsidRPr="006D1D65">
        <w:rPr>
          <w:b/>
        </w:rPr>
        <w:t xml:space="preserve">Survival of </w:t>
      </w:r>
      <w:r w:rsidR="000063D9" w:rsidRPr="006D1D65">
        <w:rPr>
          <w:b/>
        </w:rPr>
        <w:t xml:space="preserve">Major Histocompatibility Complex </w:t>
      </w:r>
      <w:r w:rsidR="004B247C" w:rsidRPr="006D1D65">
        <w:rPr>
          <w:b/>
        </w:rPr>
        <w:t>C</w:t>
      </w:r>
      <w:r w:rsidRPr="006D1D65">
        <w:rPr>
          <w:b/>
        </w:rPr>
        <w:t xml:space="preserve">ardiac </w:t>
      </w:r>
      <w:bookmarkStart w:id="35" w:name="OLE_LINK43"/>
      <w:bookmarkStart w:id="36" w:name="OLE_LINK42"/>
      <w:r w:rsidR="000063D9" w:rsidRPr="006D1D65">
        <w:rPr>
          <w:b/>
        </w:rPr>
        <w:t>Mismatched</w:t>
      </w:r>
      <w:bookmarkEnd w:id="35"/>
      <w:bookmarkEnd w:id="36"/>
      <w:r w:rsidR="000063D9" w:rsidRPr="006D1D65">
        <w:rPr>
          <w:b/>
        </w:rPr>
        <w:t xml:space="preserve"> and Matched Cardiac </w:t>
      </w:r>
      <w:r w:rsidR="004B247C" w:rsidRPr="006D1D65">
        <w:rPr>
          <w:b/>
        </w:rPr>
        <w:t>G</w:t>
      </w:r>
      <w:r w:rsidRPr="006D1D65">
        <w:rPr>
          <w:b/>
        </w:rPr>
        <w:t xml:space="preserve">rafts </w:t>
      </w:r>
    </w:p>
    <w:p w14:paraId="4CCCEE30" w14:textId="0DDDC63E" w:rsidR="00685261" w:rsidRPr="006D1D65" w:rsidRDefault="004B247C" w:rsidP="00902C2B">
      <w:pPr>
        <w:jc w:val="left"/>
      </w:pPr>
      <w:r w:rsidRPr="006D1D65">
        <w:rPr>
          <w:bCs/>
        </w:rPr>
        <w:t xml:space="preserve">Major Histocompatibility Complex </w:t>
      </w:r>
      <w:r w:rsidRPr="006D1D65">
        <w:rPr>
          <w:color w:val="000000" w:themeColor="text1"/>
        </w:rPr>
        <w:t>(</w:t>
      </w:r>
      <w:r w:rsidR="00685261" w:rsidRPr="006D1D65">
        <w:rPr>
          <w:color w:val="000000" w:themeColor="text1"/>
        </w:rPr>
        <w:t>MHC</w:t>
      </w:r>
      <w:r w:rsidRPr="006D1D65">
        <w:rPr>
          <w:color w:val="000000" w:themeColor="text1"/>
        </w:rPr>
        <w:t>)</w:t>
      </w:r>
      <w:r w:rsidR="00685261" w:rsidRPr="006D1D65">
        <w:rPr>
          <w:color w:val="000000" w:themeColor="text1"/>
        </w:rPr>
        <w:t>, designated “H-2”, ha</w:t>
      </w:r>
      <w:r w:rsidR="004675F2" w:rsidRPr="006D1D65">
        <w:rPr>
          <w:color w:val="000000" w:themeColor="text1"/>
        </w:rPr>
        <w:t>s</w:t>
      </w:r>
      <w:r w:rsidR="00685261" w:rsidRPr="006D1D65">
        <w:rPr>
          <w:color w:val="000000" w:themeColor="text1"/>
        </w:rPr>
        <w:t xml:space="preserve"> been used to determine genetic disparit</w:t>
      </w:r>
      <w:r w:rsidR="007066EB" w:rsidRPr="006D1D65">
        <w:rPr>
          <w:color w:val="000000" w:themeColor="text1"/>
        </w:rPr>
        <w:t>ies</w:t>
      </w:r>
      <w:r w:rsidR="00685261" w:rsidRPr="006D1D65">
        <w:rPr>
          <w:color w:val="000000" w:themeColor="text1"/>
        </w:rPr>
        <w:t xml:space="preserve"> </w:t>
      </w:r>
      <w:r w:rsidR="007066EB" w:rsidRPr="006D1D65">
        <w:rPr>
          <w:color w:val="000000" w:themeColor="text1"/>
        </w:rPr>
        <w:t>and similarities</w:t>
      </w:r>
      <w:r w:rsidR="00685261" w:rsidRPr="006D1D65">
        <w:rPr>
          <w:color w:val="000000" w:themeColor="text1"/>
        </w:rPr>
        <w:t>. Donor-mismatched MHC antigens can trigger graft rejection by interacting directly with the recipient T cells or indirectly as donor MHC-derived peptides expressed on recipient MHC molecules</w:t>
      </w:r>
      <w:r w:rsidR="00685261" w:rsidRPr="006D1D65">
        <w:rPr>
          <w:color w:val="000000" w:themeColor="text1"/>
        </w:rPr>
        <w:fldChar w:fldCharType="begin">
          <w:fldData xml:space="preserve">PEVuZE5vdGU+PENpdGU+PEF1dGhvcj5GZWxpeDwvQXV0aG9yPjxZZWFyPjIwMDA8L1llYXI+PFJl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zEt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</w:fldData>
        </w:fldChar>
      </w:r>
      <w:r w:rsidR="00EF7A49" w:rsidRPr="006D1D65">
        <w:rPr>
          <w:color w:val="000000" w:themeColor="text1"/>
        </w:rPr>
        <w:instrText xml:space="preserve"> ADDIN EN.CITE </w:instrText>
      </w:r>
      <w:r w:rsidR="00EF7A49" w:rsidRPr="006D1D65">
        <w:rPr>
          <w:color w:val="000000" w:themeColor="text1"/>
        </w:rPr>
        <w:fldChar w:fldCharType="begin">
          <w:fldData xml:space="preserve">PEVuZE5vdGU+PENpdGU+PEF1dGhvcj5GZWxpeDwvQXV0aG9yPjxZZWFyPjIwMDA8L1llYXI+PFJl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zEt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</w:fldData>
        </w:fldChar>
      </w:r>
      <w:r w:rsidR="00EF7A49" w:rsidRPr="006D1D65">
        <w:rPr>
          <w:color w:val="000000" w:themeColor="text1"/>
        </w:rPr>
        <w:instrText xml:space="preserve"> ADDIN EN.CITE.DATA </w:instrText>
      </w:r>
      <w:r w:rsidR="00EF7A49" w:rsidRPr="006D1D65">
        <w:rPr>
          <w:color w:val="000000" w:themeColor="text1"/>
        </w:rPr>
      </w:r>
      <w:r w:rsidR="00EF7A49" w:rsidRPr="006D1D65">
        <w:rPr>
          <w:color w:val="000000" w:themeColor="text1"/>
        </w:rPr>
        <w:fldChar w:fldCharType="end"/>
      </w:r>
      <w:r w:rsidR="00685261" w:rsidRPr="006D1D65">
        <w:rPr>
          <w:color w:val="000000" w:themeColor="text1"/>
        </w:rPr>
      </w:r>
      <w:r w:rsidR="00685261" w:rsidRPr="006D1D65">
        <w:rPr>
          <w:color w:val="000000" w:themeColor="text1"/>
        </w:rPr>
        <w:fldChar w:fldCharType="separate"/>
      </w:r>
      <w:r w:rsidR="00EF7A49" w:rsidRPr="006D1D65">
        <w:rPr>
          <w:noProof/>
          <w:color w:val="000000" w:themeColor="text1"/>
          <w:vertAlign w:val="superscript"/>
        </w:rPr>
        <w:t>23</w:t>
      </w:r>
      <w:r w:rsidR="00685261" w:rsidRPr="006D1D65">
        <w:rPr>
          <w:color w:val="000000" w:themeColor="text1"/>
        </w:rPr>
        <w:fldChar w:fldCharType="end"/>
      </w:r>
      <w:r w:rsidR="00685261" w:rsidRPr="006D1D65">
        <w:rPr>
          <w:color w:val="000000" w:themeColor="text1"/>
        </w:rPr>
        <w:t xml:space="preserve">. </w:t>
      </w:r>
      <w:r w:rsidR="00685261" w:rsidRPr="006D1D65">
        <w:t xml:space="preserve">A fully MHC mismatched BALB/c </w:t>
      </w:r>
      <w:bookmarkStart w:id="37" w:name="OLE_LINK23"/>
      <w:bookmarkStart w:id="38" w:name="OLE_LINK22"/>
      <w:r w:rsidR="00685261" w:rsidRPr="006D1D65">
        <w:t>(H-2</w:t>
      </w:r>
      <w:r w:rsidR="00685261" w:rsidRPr="006D1D65">
        <w:rPr>
          <w:vertAlign w:val="superscript"/>
        </w:rPr>
        <w:t>d</w:t>
      </w:r>
      <w:r w:rsidR="00685261" w:rsidRPr="006D1D65">
        <w:t>)</w:t>
      </w:r>
      <w:bookmarkEnd w:id="37"/>
      <w:bookmarkEnd w:id="38"/>
      <w:r w:rsidR="00685261" w:rsidRPr="006D1D65">
        <w:t xml:space="preserve"> allograft heart can be rejected, with a median survival time of 7.5 days after transplantation into C57BL/6 (H-2</w:t>
      </w:r>
      <w:r w:rsidR="00685261" w:rsidRPr="006D1D65">
        <w:rPr>
          <w:vertAlign w:val="superscript"/>
        </w:rPr>
        <w:t>b</w:t>
      </w:r>
      <w:r w:rsidR="00685261" w:rsidRPr="006D1D65">
        <w:t>) recipient mice (</w:t>
      </w:r>
      <w:r w:rsidR="00685261" w:rsidRPr="006D1D65">
        <w:rPr>
          <w:b/>
          <w:bCs/>
        </w:rPr>
        <w:t>Figure 4</w:t>
      </w:r>
      <w:r w:rsidR="00902C2B" w:rsidRPr="006D1D65">
        <w:rPr>
          <w:b/>
          <w:bCs/>
        </w:rPr>
        <w:t>A</w:t>
      </w:r>
      <w:r w:rsidR="00685261" w:rsidRPr="006D1D65">
        <w:t xml:space="preserve">). </w:t>
      </w:r>
      <w:bookmarkStart w:id="39" w:name="_Hlk40770054"/>
      <w:bookmarkStart w:id="40" w:name="_Hlk39567382"/>
      <w:r w:rsidR="007066EB" w:rsidRPr="006D1D65">
        <w:t xml:space="preserve">In our studies, syngeneic </w:t>
      </w:r>
      <w:r w:rsidR="00685261" w:rsidRPr="006D1D65">
        <w:t xml:space="preserve">heart transplants survived </w:t>
      </w:r>
      <w:r w:rsidR="00EA4F32" w:rsidRPr="006D1D65">
        <w:t>more than 100 days</w:t>
      </w:r>
      <w:r w:rsidR="007066EB" w:rsidRPr="006D1D65">
        <w:t>,</w:t>
      </w:r>
      <w:r w:rsidR="000063D9" w:rsidRPr="006D1D65">
        <w:t xml:space="preserve"> except</w:t>
      </w:r>
      <w:r w:rsidR="007066EB" w:rsidRPr="006D1D65">
        <w:t xml:space="preserve"> in</w:t>
      </w:r>
      <w:r w:rsidR="000063D9" w:rsidRPr="006D1D65">
        <w:t xml:space="preserve"> one rare case </w:t>
      </w:r>
      <w:r w:rsidR="008601CC" w:rsidRPr="006D1D65">
        <w:t xml:space="preserve">due to </w:t>
      </w:r>
      <w:r w:rsidR="007066EB" w:rsidRPr="006D1D65">
        <w:t xml:space="preserve">a </w:t>
      </w:r>
      <w:r w:rsidR="008601CC" w:rsidRPr="006D1D65">
        <w:t xml:space="preserve">15% weight loss </w:t>
      </w:r>
      <w:r w:rsidR="000B78F0" w:rsidRPr="006D1D65">
        <w:t>compare</w:t>
      </w:r>
      <w:r w:rsidR="008601CC" w:rsidRPr="006D1D65">
        <w:t>d</w:t>
      </w:r>
      <w:r w:rsidR="000B78F0" w:rsidRPr="006D1D65">
        <w:t xml:space="preserve"> to normal weight before</w:t>
      </w:r>
      <w:r w:rsidR="007066EB" w:rsidRPr="006D1D65">
        <w:t xml:space="preserve"> the</w:t>
      </w:r>
      <w:r w:rsidR="000B78F0" w:rsidRPr="006D1D65">
        <w:t xml:space="preserve"> operation.</w:t>
      </w:r>
      <w:bookmarkEnd w:id="39"/>
    </w:p>
    <w:bookmarkEnd w:id="40"/>
    <w:p w14:paraId="7171CE23" w14:textId="77777777" w:rsidR="006D1D65" w:rsidRPr="006D1D65" w:rsidRDefault="006D1D65" w:rsidP="006D1D65">
      <w:pPr>
        <w:pStyle w:val="NormalWeb"/>
        <w:spacing w:before="0" w:beforeAutospacing="0" w:after="0" w:afterAutospacing="0"/>
      </w:pPr>
    </w:p>
    <w:p w14:paraId="7D409DCF" w14:textId="40C21A25" w:rsidR="00685261" w:rsidRPr="006D1D65" w:rsidRDefault="00685261" w:rsidP="006D1D65">
      <w:pPr>
        <w:pStyle w:val="NormalWeb"/>
        <w:spacing w:before="0" w:beforeAutospacing="0" w:after="0" w:afterAutospacing="0"/>
      </w:pPr>
      <w:r w:rsidRPr="006D1D65">
        <w:t xml:space="preserve">Heart allografts </w:t>
      </w:r>
      <w:r w:rsidR="007066EB" w:rsidRPr="006D1D65">
        <w:t xml:space="preserve">can be </w:t>
      </w:r>
      <w:r w:rsidRPr="006D1D65">
        <w:t xml:space="preserve">harvested for histopathological examination at the time of rejection. </w:t>
      </w:r>
      <w:r w:rsidRPr="006D1D65">
        <w:rPr>
          <w:b/>
          <w:bCs/>
        </w:rPr>
        <w:t xml:space="preserve">Figure </w:t>
      </w:r>
      <w:r w:rsidR="00902C2B" w:rsidRPr="006D1D65">
        <w:rPr>
          <w:b/>
          <w:bCs/>
        </w:rPr>
        <w:t>4B</w:t>
      </w:r>
      <w:r w:rsidRPr="006D1D65">
        <w:t xml:space="preserve"> shows</w:t>
      </w:r>
      <w:r w:rsidR="007066EB" w:rsidRPr="006D1D65">
        <w:t xml:space="preserve"> the appearance of</w:t>
      </w:r>
      <w:r w:rsidRPr="006D1D65">
        <w:t xml:space="preserve"> marked cell-mediated rejection characteristics, such as </w:t>
      </w:r>
      <w:bookmarkStart w:id="41" w:name="OLE_LINK38"/>
      <w:bookmarkStart w:id="42" w:name="OLE_LINK39"/>
      <w:r w:rsidRPr="006D1D65">
        <w:t>inflammatory cell infiltration</w:t>
      </w:r>
      <w:bookmarkEnd w:id="41"/>
      <w:bookmarkEnd w:id="42"/>
      <w:r w:rsidRPr="006D1D65">
        <w:t>, tissue edema, and microvascular occlusion.</w:t>
      </w:r>
      <w:r w:rsidR="00C77998" w:rsidRPr="006D1D65">
        <w:t xml:space="preserve"> Syngeneic grafts </w:t>
      </w:r>
      <w:r w:rsidR="007066EB" w:rsidRPr="006D1D65">
        <w:t xml:space="preserve">are </w:t>
      </w:r>
      <w:r w:rsidR="00C77998" w:rsidRPr="006D1D65">
        <w:t>near normal with no evidence of myocyte necrosis or inflammatory cell infiltration.</w:t>
      </w:r>
    </w:p>
    <w:p w14:paraId="1CC07AA7" w14:textId="576EC129" w:rsidR="003D28A5" w:rsidRPr="006D1D65" w:rsidRDefault="003D28A5" w:rsidP="003D28A5">
      <w:pPr>
        <w:pStyle w:val="NormalWeb"/>
        <w:spacing w:before="0" w:beforeAutospacing="0" w:after="0" w:afterAutospacing="0"/>
      </w:pPr>
    </w:p>
    <w:p w14:paraId="4EF533C9" w14:textId="1C2B0DB5" w:rsidR="003D28A5" w:rsidRPr="006D1D65" w:rsidRDefault="003D28A5" w:rsidP="003D28A5">
      <w:pPr>
        <w:pStyle w:val="NormalWeb"/>
        <w:spacing w:before="0" w:beforeAutospacing="0" w:after="0" w:afterAutospacing="0"/>
        <w:rPr>
          <w:b/>
          <w:bCs/>
          <w:lang w:eastAsia="zh-CN"/>
        </w:rPr>
      </w:pPr>
      <w:r w:rsidRPr="006D1D65">
        <w:rPr>
          <w:b/>
          <w:bCs/>
          <w:lang w:eastAsia="zh-CN"/>
        </w:rPr>
        <w:t xml:space="preserve">Effect of </w:t>
      </w:r>
      <w:r w:rsidR="004675F2" w:rsidRPr="006D1D65">
        <w:rPr>
          <w:b/>
          <w:bCs/>
          <w:lang w:eastAsia="zh-CN"/>
        </w:rPr>
        <w:t>I</w:t>
      </w:r>
      <w:r w:rsidRPr="006D1D65">
        <w:rPr>
          <w:b/>
          <w:bCs/>
          <w:lang w:eastAsia="zh-CN"/>
        </w:rPr>
        <w:t xml:space="preserve">nner </w:t>
      </w:r>
      <w:r w:rsidR="004675F2" w:rsidRPr="006D1D65">
        <w:rPr>
          <w:b/>
          <w:bCs/>
          <w:lang w:eastAsia="zh-CN"/>
        </w:rPr>
        <w:t>T</w:t>
      </w:r>
      <w:r w:rsidRPr="006D1D65">
        <w:rPr>
          <w:b/>
          <w:bCs/>
          <w:lang w:eastAsia="zh-CN"/>
        </w:rPr>
        <w:t xml:space="preserve">ube on </w:t>
      </w:r>
      <w:r w:rsidR="004675F2" w:rsidRPr="006D1D65">
        <w:rPr>
          <w:b/>
          <w:bCs/>
        </w:rPr>
        <w:t>V</w:t>
      </w:r>
      <w:r w:rsidRPr="006D1D65">
        <w:rPr>
          <w:b/>
          <w:bCs/>
        </w:rPr>
        <w:t xml:space="preserve">ascular </w:t>
      </w:r>
      <w:r w:rsidR="004675F2" w:rsidRPr="006D1D65">
        <w:rPr>
          <w:b/>
          <w:bCs/>
        </w:rPr>
        <w:t>E</w:t>
      </w:r>
      <w:r w:rsidRPr="006D1D65">
        <w:rPr>
          <w:b/>
          <w:bCs/>
        </w:rPr>
        <w:t>ndothelium</w:t>
      </w:r>
    </w:p>
    <w:p w14:paraId="022827A6" w14:textId="1D962541" w:rsidR="003D28A5" w:rsidRPr="006D1D65" w:rsidRDefault="003D28A5" w:rsidP="00902C2B">
      <w:pPr>
        <w:pStyle w:val="NormalWeb"/>
        <w:spacing w:before="0" w:beforeAutospacing="0" w:after="0" w:afterAutospacing="0"/>
      </w:pPr>
      <w:bookmarkStart w:id="43" w:name="_Hlk40770093"/>
      <w:bookmarkStart w:id="44" w:name="_Hlk40533962"/>
      <w:r w:rsidRPr="006D1D65">
        <w:t xml:space="preserve">To evaluate the damage on the vascular endothelium after inserting the inner tube into the lumen, 100 days after syngeneic heart transplant, the vascular endothelium of anastomosis site </w:t>
      </w:r>
      <w:r w:rsidR="007066EB" w:rsidRPr="006D1D65">
        <w:t xml:space="preserve">can be </w:t>
      </w:r>
      <w:r w:rsidRPr="006D1D65">
        <w:t xml:space="preserve">collected and stained by immunofluorescent. </w:t>
      </w:r>
      <w:r w:rsidR="007066EB" w:rsidRPr="006D1D65">
        <w:t xml:space="preserve">In this analysis, </w:t>
      </w:r>
      <w:r w:rsidRPr="006D1D65">
        <w:t>no obvious narrowing of vascular wall, thrombosis</w:t>
      </w:r>
      <w:r w:rsidR="007066EB" w:rsidRPr="006D1D65">
        <w:t>,</w:t>
      </w:r>
      <w:r w:rsidRPr="006D1D65">
        <w:t xml:space="preserve"> or thickening of </w:t>
      </w:r>
      <w:r w:rsidR="007066EB" w:rsidRPr="006D1D65">
        <w:t xml:space="preserve">the </w:t>
      </w:r>
      <w:r w:rsidRPr="006D1D65">
        <w:t>intima</w:t>
      </w:r>
      <w:r w:rsidR="007066EB" w:rsidRPr="006D1D65">
        <w:t xml:space="preserve"> were observed</w:t>
      </w:r>
      <w:r w:rsidR="00902C2B" w:rsidRPr="006D1D65">
        <w:t xml:space="preserve"> (</w:t>
      </w:r>
      <w:r w:rsidR="00902C2B" w:rsidRPr="006D1D65">
        <w:rPr>
          <w:b/>
          <w:bCs/>
        </w:rPr>
        <w:t>Figure 4C</w:t>
      </w:r>
      <w:r w:rsidR="00902C2B" w:rsidRPr="006D1D65">
        <w:t>)</w:t>
      </w:r>
      <w:r w:rsidRPr="006D1D65">
        <w:t xml:space="preserve">. </w:t>
      </w:r>
      <w:r w:rsidR="007066EB" w:rsidRPr="006D1D65">
        <w:t>E</w:t>
      </w:r>
      <w:r w:rsidRPr="006D1D65">
        <w:t>lectron microscop</w:t>
      </w:r>
      <w:r w:rsidR="007066EB" w:rsidRPr="006D1D65">
        <w:t>ic imaging</w:t>
      </w:r>
      <w:r w:rsidRPr="006D1D65">
        <w:t xml:space="preserve"> </w:t>
      </w:r>
      <w:r w:rsidR="007066EB" w:rsidRPr="006D1D65">
        <w:t>revealed</w:t>
      </w:r>
      <w:r w:rsidRPr="006D1D65">
        <w:t xml:space="preserve"> that </w:t>
      </w:r>
      <w:r w:rsidR="007066EB" w:rsidRPr="006D1D65">
        <w:t xml:space="preserve">a smooth </w:t>
      </w:r>
      <w:r w:rsidRPr="006D1D65">
        <w:t xml:space="preserve">endothelium </w:t>
      </w:r>
      <w:r w:rsidR="007066EB" w:rsidRPr="006D1D65">
        <w:t>and a regular</w:t>
      </w:r>
      <w:r w:rsidRPr="006D1D65">
        <w:t xml:space="preserve"> </w:t>
      </w:r>
      <w:r w:rsidR="007066EB" w:rsidRPr="006D1D65">
        <w:t>longitudinal crest</w:t>
      </w:r>
      <w:r w:rsidR="007066EB" w:rsidRPr="006D1D65" w:rsidDel="007066EB">
        <w:t xml:space="preserve"> </w:t>
      </w:r>
      <w:r w:rsidR="007066EB" w:rsidRPr="006D1D65">
        <w:t>formation,</w:t>
      </w:r>
      <w:r w:rsidR="00513C03" w:rsidRPr="006D1D65">
        <w:t xml:space="preserve"> </w:t>
      </w:r>
      <w:r w:rsidR="007066EB" w:rsidRPr="006D1D65">
        <w:t>with t</w:t>
      </w:r>
      <w:r w:rsidRPr="006D1D65">
        <w:t>he endothelial cells arranged neatly and closely, with no obvious sediments on the surface</w:t>
      </w:r>
      <w:bookmarkEnd w:id="43"/>
      <w:r w:rsidR="00902C2B" w:rsidRPr="006D1D65">
        <w:t xml:space="preserve"> (</w:t>
      </w:r>
      <w:r w:rsidR="00902C2B" w:rsidRPr="006D1D65">
        <w:rPr>
          <w:b/>
          <w:bCs/>
        </w:rPr>
        <w:t>Figure 4D</w:t>
      </w:r>
      <w:r w:rsidR="00902C2B" w:rsidRPr="006D1D65">
        <w:t>)</w:t>
      </w:r>
      <w:r w:rsidRPr="006D1D65">
        <w:t>.</w:t>
      </w:r>
    </w:p>
    <w:bookmarkEnd w:id="44"/>
    <w:p w14:paraId="38FE49FD" w14:textId="77777777" w:rsidR="003D28A5" w:rsidRPr="006D1D65" w:rsidRDefault="003D28A5" w:rsidP="003D28A5">
      <w:pPr>
        <w:pStyle w:val="NormalWeb"/>
        <w:spacing w:before="0" w:beforeAutospacing="0" w:after="0" w:afterAutospacing="0"/>
        <w:ind w:firstLineChars="250" w:firstLine="600"/>
      </w:pPr>
    </w:p>
    <w:p w14:paraId="3C9083F6" w14:textId="3071DDE1" w:rsidR="00B32616" w:rsidRPr="006D1D65" w:rsidRDefault="00B32616" w:rsidP="00C62215">
      <w:pPr>
        <w:rPr>
          <w:bCs/>
          <w:color w:val="808080"/>
        </w:rPr>
      </w:pPr>
      <w:r w:rsidRPr="006D1D65">
        <w:rPr>
          <w:b/>
        </w:rPr>
        <w:t>F</w:t>
      </w:r>
      <w:r w:rsidR="004B247C" w:rsidRPr="006D1D65">
        <w:rPr>
          <w:b/>
        </w:rPr>
        <w:t>igure and</w:t>
      </w:r>
      <w:r w:rsidR="0013621E" w:rsidRPr="006D1D65">
        <w:rPr>
          <w:b/>
        </w:rPr>
        <w:t xml:space="preserve"> T</w:t>
      </w:r>
      <w:r w:rsidR="004B247C" w:rsidRPr="006D1D65">
        <w:rPr>
          <w:b/>
        </w:rPr>
        <w:t>able</w:t>
      </w:r>
      <w:r w:rsidR="0013621E" w:rsidRPr="006D1D65">
        <w:rPr>
          <w:b/>
        </w:rPr>
        <w:t xml:space="preserve"> </w:t>
      </w:r>
      <w:r w:rsidRPr="006D1D65">
        <w:rPr>
          <w:b/>
        </w:rPr>
        <w:t>L</w:t>
      </w:r>
      <w:r w:rsidR="004B247C" w:rsidRPr="006D1D65">
        <w:rPr>
          <w:b/>
        </w:rPr>
        <w:t>egends</w:t>
      </w:r>
      <w:r w:rsidRPr="006D1D65">
        <w:rPr>
          <w:b/>
        </w:rPr>
        <w:t>:</w:t>
      </w:r>
      <w:r w:rsidRPr="006D1D65">
        <w:rPr>
          <w:color w:val="808080"/>
        </w:rPr>
        <w:t xml:space="preserve"> </w:t>
      </w:r>
    </w:p>
    <w:p w14:paraId="65D6D806" w14:textId="77777777" w:rsidR="001415DA" w:rsidRPr="006D1D65" w:rsidRDefault="001415DA" w:rsidP="00C62215">
      <w:pPr>
        <w:rPr>
          <w:b/>
        </w:rPr>
      </w:pPr>
    </w:p>
    <w:p w14:paraId="36D4AD53" w14:textId="548ED8F3" w:rsidR="00685261" w:rsidRPr="006D1D65" w:rsidRDefault="00685261" w:rsidP="00C62215">
      <w:r w:rsidRPr="006D1D65">
        <w:rPr>
          <w:b/>
        </w:rPr>
        <w:t xml:space="preserve">Figure 1. A set of </w:t>
      </w:r>
      <w:r w:rsidR="004B247C" w:rsidRPr="006D1D65">
        <w:rPr>
          <w:b/>
        </w:rPr>
        <w:t>S</w:t>
      </w:r>
      <w:r w:rsidRPr="006D1D65">
        <w:rPr>
          <w:b/>
        </w:rPr>
        <w:t xml:space="preserve">terile </w:t>
      </w:r>
      <w:r w:rsidR="004B247C" w:rsidRPr="006D1D65">
        <w:rPr>
          <w:b/>
        </w:rPr>
        <w:t>S</w:t>
      </w:r>
      <w:r w:rsidRPr="006D1D65">
        <w:rPr>
          <w:b/>
        </w:rPr>
        <w:t xml:space="preserve">urgical </w:t>
      </w:r>
      <w:r w:rsidR="004B247C" w:rsidRPr="006D1D65">
        <w:rPr>
          <w:b/>
        </w:rPr>
        <w:t>I</w:t>
      </w:r>
      <w:r w:rsidRPr="006D1D65">
        <w:rPr>
          <w:b/>
        </w:rPr>
        <w:t xml:space="preserve">nstruments: </w:t>
      </w:r>
      <w:r w:rsidR="00B437F6" w:rsidRPr="00B437F6">
        <w:rPr>
          <w:bCs/>
        </w:rPr>
        <w:t>(</w:t>
      </w:r>
      <w:r w:rsidRPr="00B437F6">
        <w:rPr>
          <w:b/>
        </w:rPr>
        <w:t>A</w:t>
      </w:r>
      <w:r w:rsidR="00B437F6" w:rsidRPr="00B437F6">
        <w:rPr>
          <w:bCs/>
        </w:rPr>
        <w:t>)</w:t>
      </w:r>
      <w:r w:rsidRPr="006D1D65">
        <w:t xml:space="preserve"> </w:t>
      </w:r>
      <w:r w:rsidR="004675F2" w:rsidRPr="006D1D65">
        <w:t>F</w:t>
      </w:r>
      <w:r w:rsidRPr="006D1D65">
        <w:t xml:space="preserve">ine forceps and ophthalmic scissor; </w:t>
      </w:r>
      <w:r w:rsidR="00B437F6" w:rsidRPr="00B437F6">
        <w:rPr>
          <w:bCs/>
        </w:rPr>
        <w:t>(</w:t>
      </w:r>
      <w:r w:rsidR="00B437F6">
        <w:rPr>
          <w:b/>
        </w:rPr>
        <w:t>B</w:t>
      </w:r>
      <w:r w:rsidR="00B437F6" w:rsidRPr="00B437F6">
        <w:rPr>
          <w:bCs/>
        </w:rPr>
        <w:t>)</w:t>
      </w:r>
      <w:r w:rsidR="00B437F6" w:rsidRPr="006D1D65">
        <w:t xml:space="preserve"> </w:t>
      </w:r>
      <w:r w:rsidR="004675F2" w:rsidRPr="006D1D65">
        <w:t>M</w:t>
      </w:r>
      <w:r w:rsidRPr="006D1D65">
        <w:t xml:space="preserve">icro curved forceps; </w:t>
      </w:r>
      <w:r w:rsidR="00B437F6" w:rsidRPr="00B437F6">
        <w:rPr>
          <w:bCs/>
        </w:rPr>
        <w:t>(</w:t>
      </w:r>
      <w:r w:rsidR="00B437F6">
        <w:rPr>
          <w:b/>
        </w:rPr>
        <w:t>C</w:t>
      </w:r>
      <w:r w:rsidR="00B437F6" w:rsidRPr="00B437F6">
        <w:rPr>
          <w:bCs/>
        </w:rPr>
        <w:t>)</w:t>
      </w:r>
      <w:r w:rsidR="00B437F6" w:rsidRPr="006D1D65">
        <w:t xml:space="preserve"> </w:t>
      </w:r>
      <w:r w:rsidR="004675F2" w:rsidRPr="006D1D65">
        <w:t>M</w:t>
      </w:r>
      <w:r w:rsidRPr="006D1D65">
        <w:t xml:space="preserve">icro straight forceps; </w:t>
      </w:r>
      <w:r w:rsidR="00B437F6" w:rsidRPr="00B437F6">
        <w:rPr>
          <w:bCs/>
        </w:rPr>
        <w:t>(</w:t>
      </w:r>
      <w:r w:rsidR="00B437F6">
        <w:rPr>
          <w:b/>
        </w:rPr>
        <w:t>D</w:t>
      </w:r>
      <w:r w:rsidR="00B437F6" w:rsidRPr="00B437F6">
        <w:rPr>
          <w:bCs/>
        </w:rPr>
        <w:t>)</w:t>
      </w:r>
      <w:r w:rsidR="00B437F6" w:rsidRPr="006D1D65">
        <w:t xml:space="preserve"> </w:t>
      </w:r>
      <w:r w:rsidR="004675F2" w:rsidRPr="006D1D65">
        <w:t>M</w:t>
      </w:r>
      <w:r w:rsidRPr="006D1D65">
        <w:t xml:space="preserve">icro needle holders; </w:t>
      </w:r>
      <w:r w:rsidR="00B437F6" w:rsidRPr="00B437F6">
        <w:rPr>
          <w:bCs/>
        </w:rPr>
        <w:t>(</w:t>
      </w:r>
      <w:r w:rsidR="00B437F6">
        <w:rPr>
          <w:b/>
        </w:rPr>
        <w:t>E</w:t>
      </w:r>
      <w:r w:rsidR="00B437F6" w:rsidRPr="00B437F6">
        <w:rPr>
          <w:bCs/>
        </w:rPr>
        <w:t>)</w:t>
      </w:r>
      <w:r w:rsidR="00B437F6" w:rsidRPr="006D1D65">
        <w:t xml:space="preserve"> </w:t>
      </w:r>
      <w:r w:rsidR="004675F2" w:rsidRPr="006D1D65">
        <w:t>M</w:t>
      </w:r>
      <w:r w:rsidRPr="006D1D65">
        <w:t xml:space="preserve">icro scissors; </w:t>
      </w:r>
      <w:r w:rsidR="00B437F6" w:rsidRPr="00B437F6">
        <w:rPr>
          <w:bCs/>
        </w:rPr>
        <w:t>(</w:t>
      </w:r>
      <w:r w:rsidR="00B437F6">
        <w:rPr>
          <w:b/>
        </w:rPr>
        <w:t>F</w:t>
      </w:r>
      <w:r w:rsidR="00B437F6" w:rsidRPr="00B437F6">
        <w:rPr>
          <w:bCs/>
        </w:rPr>
        <w:t>)</w:t>
      </w:r>
      <w:r w:rsidR="00B437F6" w:rsidRPr="006D1D65">
        <w:t xml:space="preserve"> </w:t>
      </w:r>
      <w:r w:rsidR="004675F2" w:rsidRPr="006D1D65">
        <w:t>B</w:t>
      </w:r>
      <w:r w:rsidRPr="006D1D65">
        <w:t xml:space="preserve">ulldog clamps; </w:t>
      </w:r>
      <w:r w:rsidR="00B437F6" w:rsidRPr="00B437F6">
        <w:rPr>
          <w:bCs/>
        </w:rPr>
        <w:t>(</w:t>
      </w:r>
      <w:r w:rsidR="00B437F6">
        <w:rPr>
          <w:b/>
        </w:rPr>
        <w:t>G</w:t>
      </w:r>
      <w:r w:rsidR="00B437F6" w:rsidRPr="00B437F6">
        <w:rPr>
          <w:bCs/>
        </w:rPr>
        <w:t>)</w:t>
      </w:r>
      <w:r w:rsidR="00B437F6" w:rsidRPr="006D1D65">
        <w:t xml:space="preserve"> </w:t>
      </w:r>
      <w:r w:rsidR="004675F2" w:rsidRPr="006D1D65">
        <w:t>A</w:t>
      </w:r>
      <w:r w:rsidRPr="006D1D65">
        <w:t xml:space="preserve">n artery inner tube </w:t>
      </w:r>
      <w:r w:rsidR="0094182C" w:rsidRPr="006D1D65">
        <w:rPr>
          <w:lang w:eastAsia="zh-CN"/>
        </w:rPr>
        <w:t xml:space="preserve">(red </w:t>
      </w:r>
      <w:r w:rsidR="0094182C" w:rsidRPr="006D1D65">
        <w:t>dotted</w:t>
      </w:r>
      <w:r w:rsidR="0094182C" w:rsidRPr="006D1D65">
        <w:rPr>
          <w:lang w:eastAsia="zh-CN"/>
        </w:rPr>
        <w:t xml:space="preserve"> arrow) </w:t>
      </w:r>
      <w:r w:rsidRPr="006D1D65">
        <w:t>and cuff</w:t>
      </w:r>
      <w:r w:rsidR="0094182C" w:rsidRPr="006D1D65">
        <w:t xml:space="preserve"> (</w:t>
      </w:r>
      <w:r w:rsidR="0094182C" w:rsidRPr="006D1D65">
        <w:rPr>
          <w:lang w:eastAsia="zh-CN"/>
        </w:rPr>
        <w:t>red solid arrow</w:t>
      </w:r>
      <w:r w:rsidR="0094182C" w:rsidRPr="006D1D65">
        <w:t>)</w:t>
      </w:r>
      <w:r w:rsidRPr="006D1D65">
        <w:t>, along with a vein inner tube</w:t>
      </w:r>
      <w:r w:rsidR="0094182C" w:rsidRPr="006D1D65">
        <w:t xml:space="preserve"> </w:t>
      </w:r>
      <w:r w:rsidR="0094182C" w:rsidRPr="006D1D65">
        <w:rPr>
          <w:lang w:eastAsia="zh-CN"/>
        </w:rPr>
        <w:t xml:space="preserve">(black </w:t>
      </w:r>
      <w:r w:rsidR="0094182C" w:rsidRPr="006D1D65">
        <w:t>dotted</w:t>
      </w:r>
      <w:r w:rsidR="0094182C" w:rsidRPr="006D1D65">
        <w:rPr>
          <w:lang w:eastAsia="zh-CN"/>
        </w:rPr>
        <w:t xml:space="preserve"> arrow)</w:t>
      </w:r>
      <w:r w:rsidRPr="006D1D65">
        <w:t xml:space="preserve"> and cuff</w:t>
      </w:r>
      <w:r w:rsidR="0094182C" w:rsidRPr="006D1D65">
        <w:t xml:space="preserve"> </w:t>
      </w:r>
      <w:r w:rsidR="0094182C" w:rsidRPr="006D1D65">
        <w:rPr>
          <w:lang w:eastAsia="zh-CN"/>
        </w:rPr>
        <w:t>(black solid arrow)</w:t>
      </w:r>
      <w:r w:rsidRPr="006D1D65">
        <w:t>.</w:t>
      </w:r>
      <w:r w:rsidR="0094182C" w:rsidRPr="006D1D65">
        <w:t xml:space="preserve"> </w:t>
      </w:r>
    </w:p>
    <w:p w14:paraId="2ABA5820" w14:textId="77777777" w:rsidR="001415DA" w:rsidRPr="006D1D65" w:rsidRDefault="001415DA" w:rsidP="00C62215">
      <w:pPr>
        <w:rPr>
          <w:b/>
        </w:rPr>
      </w:pPr>
    </w:p>
    <w:p w14:paraId="583238D7" w14:textId="0E4AA12B" w:rsidR="00685261" w:rsidRPr="006D1D65" w:rsidRDefault="00685261" w:rsidP="00C62215">
      <w:r w:rsidRPr="006D1D65">
        <w:rPr>
          <w:b/>
        </w:rPr>
        <w:t xml:space="preserve">Figure 2. Recipient </w:t>
      </w:r>
      <w:r w:rsidR="004B247C" w:rsidRPr="006D1D65">
        <w:rPr>
          <w:b/>
        </w:rPr>
        <w:t>P</w:t>
      </w:r>
      <w:r w:rsidRPr="006D1D65">
        <w:rPr>
          <w:b/>
        </w:rPr>
        <w:t>reparation.</w:t>
      </w:r>
      <w:bookmarkStart w:id="45" w:name="OLE_LINK8"/>
      <w:r w:rsidRPr="006D1D65">
        <w:rPr>
          <w:b/>
        </w:rPr>
        <w:t xml:space="preserve"> </w:t>
      </w:r>
      <w:r w:rsidR="00B437F6" w:rsidRPr="00B437F6">
        <w:rPr>
          <w:bCs/>
        </w:rPr>
        <w:t>(</w:t>
      </w:r>
      <w:r w:rsidR="00B437F6" w:rsidRPr="00B437F6">
        <w:rPr>
          <w:b/>
        </w:rPr>
        <w:t>A</w:t>
      </w:r>
      <w:r w:rsidR="00B437F6" w:rsidRPr="00B437F6">
        <w:rPr>
          <w:bCs/>
        </w:rPr>
        <w:t>)</w:t>
      </w:r>
      <w:r w:rsidR="00B437F6" w:rsidRPr="006D1D65">
        <w:t xml:space="preserve"> </w:t>
      </w:r>
      <w:r w:rsidRPr="006D1D65">
        <w:t xml:space="preserve">Insert the vein inner tube into the external jugular vein vessel; </w:t>
      </w:r>
      <w:r w:rsidR="00B437F6" w:rsidRPr="00B437F6">
        <w:rPr>
          <w:bCs/>
        </w:rPr>
        <w:t>(</w:t>
      </w:r>
      <w:r w:rsidR="00B437F6">
        <w:rPr>
          <w:b/>
        </w:rPr>
        <w:t>B</w:t>
      </w:r>
      <w:r w:rsidR="00B437F6" w:rsidRPr="00B437F6">
        <w:rPr>
          <w:bCs/>
        </w:rPr>
        <w:t>)</w:t>
      </w:r>
      <w:r w:rsidR="00B437F6" w:rsidRPr="006D1D65">
        <w:t xml:space="preserve"> </w:t>
      </w:r>
      <w:r w:rsidRPr="006D1D65">
        <w:t>Evert the vein vessel over the cuff and fix it u</w:t>
      </w:r>
      <w:bookmarkEnd w:id="45"/>
      <w:r w:rsidRPr="006D1D65">
        <w:t xml:space="preserve">sing a circumferential 8-0 silk suture; </w:t>
      </w:r>
      <w:r w:rsidR="00B437F6" w:rsidRPr="00B437F6">
        <w:rPr>
          <w:bCs/>
        </w:rPr>
        <w:t>(</w:t>
      </w:r>
      <w:r w:rsidR="00B437F6">
        <w:rPr>
          <w:b/>
        </w:rPr>
        <w:t>C</w:t>
      </w:r>
      <w:r w:rsidR="00B437F6" w:rsidRPr="00B437F6">
        <w:rPr>
          <w:bCs/>
        </w:rPr>
        <w:t>)</w:t>
      </w:r>
      <w:r w:rsidR="00B437F6" w:rsidRPr="006D1D65">
        <w:t xml:space="preserve"> </w:t>
      </w:r>
      <w:r w:rsidRPr="006D1D65">
        <w:t xml:space="preserve">Insert the artery inner tube into the lumen of the artery vessel; </w:t>
      </w:r>
      <w:r w:rsidR="00B437F6" w:rsidRPr="00B437F6">
        <w:rPr>
          <w:bCs/>
        </w:rPr>
        <w:t>(</w:t>
      </w:r>
      <w:r w:rsidR="00B437F6">
        <w:rPr>
          <w:b/>
        </w:rPr>
        <w:t>D</w:t>
      </w:r>
      <w:r w:rsidR="00B437F6" w:rsidRPr="00B437F6">
        <w:rPr>
          <w:bCs/>
        </w:rPr>
        <w:t>)</w:t>
      </w:r>
      <w:r w:rsidR="00B437F6" w:rsidRPr="006D1D65">
        <w:t xml:space="preserve"> </w:t>
      </w:r>
      <w:r w:rsidRPr="006D1D65">
        <w:t>Evert the vein vessel over the cuff and fix it using a circumferential 8-0 silk suture.</w:t>
      </w:r>
    </w:p>
    <w:p w14:paraId="1E988840" w14:textId="77777777" w:rsidR="001415DA" w:rsidRPr="006D1D65" w:rsidRDefault="001415DA" w:rsidP="00C62215">
      <w:pPr>
        <w:rPr>
          <w:b/>
        </w:rPr>
      </w:pPr>
    </w:p>
    <w:p w14:paraId="4837DF6D" w14:textId="159072CD" w:rsidR="00685261" w:rsidRPr="006D1D65" w:rsidRDefault="00685261" w:rsidP="00C62215">
      <w:pPr>
        <w:rPr>
          <w:b/>
        </w:rPr>
      </w:pPr>
      <w:r w:rsidRPr="006D1D65">
        <w:rPr>
          <w:b/>
        </w:rPr>
        <w:t>Figure 3</w:t>
      </w:r>
      <w:r w:rsidR="004675F2" w:rsidRPr="006D1D65">
        <w:rPr>
          <w:b/>
        </w:rPr>
        <w:t>.</w:t>
      </w:r>
      <w:r w:rsidRPr="006D1D65">
        <w:rPr>
          <w:b/>
        </w:rPr>
        <w:t xml:space="preserve"> </w:t>
      </w:r>
      <w:bookmarkStart w:id="46" w:name="_Hlk34383196"/>
      <w:r w:rsidRPr="006D1D65">
        <w:rPr>
          <w:b/>
        </w:rPr>
        <w:t xml:space="preserve">Operation </w:t>
      </w:r>
      <w:r w:rsidR="004B247C" w:rsidRPr="006D1D65">
        <w:rPr>
          <w:b/>
        </w:rPr>
        <w:t>T</w:t>
      </w:r>
      <w:r w:rsidR="004B247C" w:rsidRPr="006D1D65">
        <w:rPr>
          <w:b/>
          <w:lang w:eastAsia="zh-CN"/>
        </w:rPr>
        <w:t>i</w:t>
      </w:r>
      <w:r w:rsidRPr="006D1D65">
        <w:rPr>
          <w:b/>
        </w:rPr>
        <w:t xml:space="preserve">me of </w:t>
      </w:r>
      <w:r w:rsidR="004675F2" w:rsidRPr="006D1D65">
        <w:rPr>
          <w:b/>
        </w:rPr>
        <w:t>E</w:t>
      </w:r>
      <w:r w:rsidRPr="006D1D65">
        <w:rPr>
          <w:b/>
        </w:rPr>
        <w:t xml:space="preserve">ach </w:t>
      </w:r>
      <w:r w:rsidR="004B247C" w:rsidRPr="006D1D65">
        <w:rPr>
          <w:b/>
        </w:rPr>
        <w:t>S</w:t>
      </w:r>
      <w:r w:rsidRPr="006D1D65">
        <w:rPr>
          <w:b/>
        </w:rPr>
        <w:t xml:space="preserve">tep in </w:t>
      </w:r>
      <w:r w:rsidR="004B247C" w:rsidRPr="006D1D65">
        <w:rPr>
          <w:b/>
        </w:rPr>
        <w:t>H</w:t>
      </w:r>
      <w:r w:rsidRPr="006D1D65">
        <w:rPr>
          <w:b/>
        </w:rPr>
        <w:t xml:space="preserve">eterotopic </w:t>
      </w:r>
      <w:r w:rsidR="004B247C" w:rsidRPr="006D1D65">
        <w:rPr>
          <w:b/>
        </w:rPr>
        <w:t>M</w:t>
      </w:r>
      <w:r w:rsidRPr="006D1D65">
        <w:rPr>
          <w:b/>
        </w:rPr>
        <w:t xml:space="preserve">urine </w:t>
      </w:r>
      <w:r w:rsidR="004B247C" w:rsidRPr="006D1D65">
        <w:rPr>
          <w:b/>
        </w:rPr>
        <w:t>T</w:t>
      </w:r>
      <w:r w:rsidRPr="006D1D65">
        <w:rPr>
          <w:b/>
        </w:rPr>
        <w:t>ransplantation.</w:t>
      </w:r>
      <w:r w:rsidR="00B93483" w:rsidRPr="006D1D65">
        <w:rPr>
          <w:b/>
        </w:rPr>
        <w:t xml:space="preserve"> </w:t>
      </w:r>
    </w:p>
    <w:bookmarkEnd w:id="46"/>
    <w:p w14:paraId="11568F8B" w14:textId="77777777" w:rsidR="001415DA" w:rsidRPr="006D1D65" w:rsidRDefault="001415DA" w:rsidP="00C62215">
      <w:pPr>
        <w:rPr>
          <w:b/>
        </w:rPr>
      </w:pPr>
    </w:p>
    <w:p w14:paraId="0594A915" w14:textId="46286C73" w:rsidR="00DC769A" w:rsidRPr="006D1D65" w:rsidRDefault="00685261" w:rsidP="00C62215">
      <w:pPr>
        <w:rPr>
          <w:bCs/>
        </w:rPr>
      </w:pPr>
      <w:r w:rsidRPr="006D1D65">
        <w:rPr>
          <w:b/>
        </w:rPr>
        <w:t>Figure 4</w:t>
      </w:r>
      <w:r w:rsidR="004675F2" w:rsidRPr="006D1D65">
        <w:rPr>
          <w:b/>
        </w:rPr>
        <w:t>.</w:t>
      </w:r>
      <w:r w:rsidRPr="006D1D65">
        <w:rPr>
          <w:b/>
        </w:rPr>
        <w:t xml:space="preserve"> </w:t>
      </w:r>
      <w:r w:rsidR="00B437F6" w:rsidRPr="00B437F6">
        <w:rPr>
          <w:bCs/>
        </w:rPr>
        <w:t>(</w:t>
      </w:r>
      <w:r w:rsidR="00B437F6" w:rsidRPr="00B437F6">
        <w:rPr>
          <w:b/>
        </w:rPr>
        <w:t>A</w:t>
      </w:r>
      <w:r w:rsidR="00B437F6" w:rsidRPr="00B437F6">
        <w:rPr>
          <w:bCs/>
        </w:rPr>
        <w:t>)</w:t>
      </w:r>
      <w:r w:rsidR="00B437F6" w:rsidRPr="006D1D65">
        <w:t xml:space="preserve"> </w:t>
      </w:r>
      <w:r w:rsidRPr="006D1D65">
        <w:rPr>
          <w:bCs/>
        </w:rPr>
        <w:t xml:space="preserve">Cardiac </w:t>
      </w:r>
      <w:r w:rsidR="004B247C" w:rsidRPr="006D1D65">
        <w:rPr>
          <w:bCs/>
        </w:rPr>
        <w:t>g</w:t>
      </w:r>
      <w:r w:rsidRPr="006D1D65">
        <w:rPr>
          <w:bCs/>
        </w:rPr>
        <w:t xml:space="preserve">raft </w:t>
      </w:r>
      <w:r w:rsidR="004B247C" w:rsidRPr="006D1D65">
        <w:rPr>
          <w:bCs/>
        </w:rPr>
        <w:t>S</w:t>
      </w:r>
      <w:r w:rsidRPr="006D1D65">
        <w:rPr>
          <w:bCs/>
        </w:rPr>
        <w:t xml:space="preserve">urvival </w:t>
      </w:r>
      <w:r w:rsidR="004B247C" w:rsidRPr="006D1D65">
        <w:rPr>
          <w:bCs/>
        </w:rPr>
        <w:t>T</w:t>
      </w:r>
      <w:r w:rsidRPr="006D1D65">
        <w:rPr>
          <w:bCs/>
        </w:rPr>
        <w:t xml:space="preserve">ime. Kaplan-Meier plot displaying the survival of heart allografts (BALB/c) and </w:t>
      </w:r>
      <w:r w:rsidR="000063D9" w:rsidRPr="006D1D65">
        <w:rPr>
          <w:bCs/>
        </w:rPr>
        <w:t xml:space="preserve">syngeneic grafts </w:t>
      </w:r>
      <w:r w:rsidRPr="006D1D65">
        <w:rPr>
          <w:bCs/>
        </w:rPr>
        <w:t>(C57BL/6) from donor mice transplanted into C57BL/6 recipient mice (n=</w:t>
      </w:r>
      <w:r w:rsidR="005B2A82" w:rsidRPr="006D1D65">
        <w:rPr>
          <w:bCs/>
        </w:rPr>
        <w:t xml:space="preserve">12 </w:t>
      </w:r>
      <w:r w:rsidR="005B2A82" w:rsidRPr="006D1D65">
        <w:rPr>
          <w:bCs/>
          <w:lang w:eastAsia="zh-CN"/>
        </w:rPr>
        <w:t>mice/group</w:t>
      </w:r>
      <w:r w:rsidRPr="006D1D65">
        <w:rPr>
          <w:bCs/>
        </w:rPr>
        <w:t>)</w:t>
      </w:r>
      <w:r w:rsidR="00A01037" w:rsidRPr="006D1D65">
        <w:rPr>
          <w:bCs/>
        </w:rPr>
        <w:t>;</w:t>
      </w:r>
      <w:r w:rsidR="00B93483" w:rsidRPr="006D1D65">
        <w:rPr>
          <w:bCs/>
        </w:rPr>
        <w:t xml:space="preserve"> </w:t>
      </w:r>
      <w:r w:rsidR="00B437F6" w:rsidRPr="00B437F6">
        <w:rPr>
          <w:bCs/>
        </w:rPr>
        <w:t>(</w:t>
      </w:r>
      <w:r w:rsidR="00B437F6">
        <w:rPr>
          <w:b/>
        </w:rPr>
        <w:t>B</w:t>
      </w:r>
      <w:r w:rsidR="00B437F6" w:rsidRPr="00B437F6">
        <w:rPr>
          <w:bCs/>
        </w:rPr>
        <w:t>)</w:t>
      </w:r>
      <w:r w:rsidR="00B437F6" w:rsidRPr="006D1D65">
        <w:t xml:space="preserve"> </w:t>
      </w:r>
      <w:r w:rsidRPr="006D1D65">
        <w:rPr>
          <w:bCs/>
        </w:rPr>
        <w:t xml:space="preserve">Microscopic </w:t>
      </w:r>
      <w:r w:rsidR="004B247C" w:rsidRPr="006D1D65">
        <w:rPr>
          <w:bCs/>
        </w:rPr>
        <w:t>E</w:t>
      </w:r>
      <w:r w:rsidRPr="006D1D65">
        <w:rPr>
          <w:bCs/>
        </w:rPr>
        <w:t xml:space="preserve">xamination of </w:t>
      </w:r>
      <w:r w:rsidR="0094182C" w:rsidRPr="006D1D65">
        <w:rPr>
          <w:bCs/>
        </w:rPr>
        <w:t xml:space="preserve">C57BL/6 (left) </w:t>
      </w:r>
      <w:bookmarkStart w:id="47" w:name="OLE_LINK9"/>
      <w:r w:rsidR="0094182C" w:rsidRPr="006D1D65">
        <w:rPr>
          <w:bCs/>
        </w:rPr>
        <w:t>Isograft</w:t>
      </w:r>
      <w:bookmarkEnd w:id="47"/>
      <w:r w:rsidR="0094182C" w:rsidRPr="006D1D65">
        <w:rPr>
          <w:bCs/>
        </w:rPr>
        <w:t xml:space="preserve"> and </w:t>
      </w:r>
      <w:r w:rsidR="004B247C" w:rsidRPr="006D1D65">
        <w:rPr>
          <w:bCs/>
        </w:rPr>
        <w:lastRenderedPageBreak/>
        <w:t>W</w:t>
      </w:r>
      <w:r w:rsidRPr="006D1D65">
        <w:rPr>
          <w:bCs/>
        </w:rPr>
        <w:t xml:space="preserve">ild </w:t>
      </w:r>
      <w:r w:rsidR="004B247C" w:rsidRPr="006D1D65">
        <w:rPr>
          <w:bCs/>
        </w:rPr>
        <w:t>T</w:t>
      </w:r>
      <w:r w:rsidRPr="006D1D65">
        <w:rPr>
          <w:bCs/>
        </w:rPr>
        <w:t xml:space="preserve">ype BALB/c </w:t>
      </w:r>
      <w:r w:rsidR="004B247C" w:rsidRPr="006D1D65">
        <w:rPr>
          <w:bCs/>
        </w:rPr>
        <w:t>A</w:t>
      </w:r>
      <w:r w:rsidRPr="006D1D65">
        <w:rPr>
          <w:bCs/>
        </w:rPr>
        <w:t xml:space="preserve">llograft </w:t>
      </w:r>
      <w:r w:rsidR="00DC769A" w:rsidRPr="006D1D65">
        <w:rPr>
          <w:bCs/>
        </w:rPr>
        <w:t>(</w:t>
      </w:r>
      <w:r w:rsidR="0094182C" w:rsidRPr="006D1D65">
        <w:rPr>
          <w:bCs/>
        </w:rPr>
        <w:t>right</w:t>
      </w:r>
      <w:r w:rsidR="00DC769A" w:rsidRPr="006D1D65">
        <w:rPr>
          <w:bCs/>
        </w:rPr>
        <w:t>)</w:t>
      </w:r>
      <w:r w:rsidR="0094182C" w:rsidRPr="006D1D65">
        <w:rPr>
          <w:bCs/>
        </w:rPr>
        <w:t xml:space="preserve"> </w:t>
      </w:r>
      <w:r w:rsidRPr="006D1D65">
        <w:rPr>
          <w:bCs/>
        </w:rPr>
        <w:t xml:space="preserve">on </w:t>
      </w:r>
      <w:r w:rsidR="004B247C" w:rsidRPr="006D1D65">
        <w:rPr>
          <w:bCs/>
        </w:rPr>
        <w:t>D</w:t>
      </w:r>
      <w:r w:rsidRPr="006D1D65">
        <w:rPr>
          <w:bCs/>
        </w:rPr>
        <w:t xml:space="preserve">ay 7 after </w:t>
      </w:r>
      <w:r w:rsidR="004B247C" w:rsidRPr="006D1D65">
        <w:rPr>
          <w:bCs/>
        </w:rPr>
        <w:t>T</w:t>
      </w:r>
      <w:r w:rsidRPr="006D1D65">
        <w:rPr>
          <w:bCs/>
        </w:rPr>
        <w:t>ransplantation (</w:t>
      </w:r>
      <w:r w:rsidR="00BA602C" w:rsidRPr="006D1D65">
        <w:rPr>
          <w:bCs/>
        </w:rPr>
        <w:t xml:space="preserve">Scale bars, </w:t>
      </w:r>
      <w:r w:rsidR="00B93483" w:rsidRPr="006D1D65">
        <w:rPr>
          <w:bCs/>
        </w:rPr>
        <w:t>5</w:t>
      </w:r>
      <w:r w:rsidR="00BA602C" w:rsidRPr="006D1D65">
        <w:rPr>
          <w:bCs/>
        </w:rPr>
        <w:t>0</w:t>
      </w:r>
      <w:r w:rsidR="00EC5800" w:rsidRPr="006D1D65">
        <w:rPr>
          <w:bCs/>
        </w:rPr>
        <w:t xml:space="preserve"> </w:t>
      </w:r>
      <w:r w:rsidR="00BA602C" w:rsidRPr="006D1D65">
        <w:rPr>
          <w:bCs/>
        </w:rPr>
        <w:t xml:space="preserve">um; </w:t>
      </w:r>
      <w:r w:rsidRPr="006D1D65">
        <w:rPr>
          <w:bCs/>
        </w:rPr>
        <w:t>magnification ×400)</w:t>
      </w:r>
      <w:r w:rsidR="00A01037" w:rsidRPr="006D1D65">
        <w:rPr>
          <w:bCs/>
        </w:rPr>
        <w:t>;</w:t>
      </w:r>
      <w:r w:rsidRPr="006D1D65">
        <w:rPr>
          <w:bCs/>
        </w:rPr>
        <w:t xml:space="preserve"> </w:t>
      </w:r>
      <w:r w:rsidR="00B437F6" w:rsidRPr="00B437F6">
        <w:rPr>
          <w:bCs/>
        </w:rPr>
        <w:t>(</w:t>
      </w:r>
      <w:r w:rsidR="00B437F6">
        <w:rPr>
          <w:b/>
        </w:rPr>
        <w:t>C</w:t>
      </w:r>
      <w:r w:rsidR="00B437F6" w:rsidRPr="00B437F6">
        <w:rPr>
          <w:bCs/>
        </w:rPr>
        <w:t>)</w:t>
      </w:r>
      <w:r w:rsidR="00B437F6" w:rsidRPr="006D1D65">
        <w:t xml:space="preserve"> </w:t>
      </w:r>
      <w:r w:rsidR="003D28A5" w:rsidRPr="006D1D65">
        <w:rPr>
          <w:bCs/>
        </w:rPr>
        <w:t xml:space="preserve">Immunofluorescence </w:t>
      </w:r>
      <w:r w:rsidR="00EC5800" w:rsidRPr="006D1D65">
        <w:rPr>
          <w:bCs/>
        </w:rPr>
        <w:t xml:space="preserve">(Scale bars, 50 </w:t>
      </w:r>
      <w:r w:rsidR="00B437F6">
        <w:rPr>
          <w:bCs/>
        </w:rPr>
        <w:t>µ</w:t>
      </w:r>
      <w:r w:rsidR="00EC5800" w:rsidRPr="006D1D65">
        <w:rPr>
          <w:bCs/>
        </w:rPr>
        <w:t xml:space="preserve">m; magnification ×400) </w:t>
      </w:r>
      <w:r w:rsidR="00B437F6" w:rsidRPr="00B437F6">
        <w:rPr>
          <w:bCs/>
        </w:rPr>
        <w:t>(</w:t>
      </w:r>
      <w:r w:rsidR="00B437F6">
        <w:rPr>
          <w:b/>
        </w:rPr>
        <w:t>D</w:t>
      </w:r>
      <w:r w:rsidR="00B437F6" w:rsidRPr="00B437F6">
        <w:rPr>
          <w:bCs/>
        </w:rPr>
        <w:t>)</w:t>
      </w:r>
      <w:r w:rsidR="00B437F6" w:rsidRPr="006D1D65">
        <w:t xml:space="preserve"> </w:t>
      </w:r>
      <w:r w:rsidR="003D28A5" w:rsidRPr="006D1D65">
        <w:rPr>
          <w:bCs/>
        </w:rPr>
        <w:t>E</w:t>
      </w:r>
      <w:r w:rsidR="00DC769A" w:rsidRPr="006D1D65">
        <w:rPr>
          <w:bCs/>
        </w:rPr>
        <w:t xml:space="preserve">lectron </w:t>
      </w:r>
      <w:r w:rsidR="004B247C" w:rsidRPr="006D1D65">
        <w:rPr>
          <w:bCs/>
        </w:rPr>
        <w:t>M</w:t>
      </w:r>
      <w:r w:rsidR="00DC769A" w:rsidRPr="006D1D65">
        <w:rPr>
          <w:bCs/>
        </w:rPr>
        <w:t xml:space="preserve">icroscopy </w:t>
      </w:r>
      <w:r w:rsidR="004B247C" w:rsidRPr="006D1D65">
        <w:rPr>
          <w:bCs/>
        </w:rPr>
        <w:t>S</w:t>
      </w:r>
      <w:r w:rsidR="00DC769A" w:rsidRPr="006D1D65">
        <w:rPr>
          <w:bCs/>
        </w:rPr>
        <w:t xml:space="preserve">canning of </w:t>
      </w:r>
      <w:r w:rsidR="004B247C" w:rsidRPr="006D1D65">
        <w:rPr>
          <w:bCs/>
        </w:rPr>
        <w:t>V</w:t>
      </w:r>
      <w:r w:rsidR="00DC769A" w:rsidRPr="006D1D65">
        <w:rPr>
          <w:bCs/>
        </w:rPr>
        <w:t xml:space="preserve">ascular </w:t>
      </w:r>
      <w:r w:rsidR="004B247C" w:rsidRPr="006D1D65">
        <w:rPr>
          <w:bCs/>
        </w:rPr>
        <w:t>E</w:t>
      </w:r>
      <w:r w:rsidR="00DC769A" w:rsidRPr="006D1D65">
        <w:rPr>
          <w:bCs/>
        </w:rPr>
        <w:t xml:space="preserve">ndothelium in </w:t>
      </w:r>
      <w:r w:rsidR="0094182C" w:rsidRPr="006D1D65">
        <w:rPr>
          <w:bCs/>
        </w:rPr>
        <w:t xml:space="preserve">Transplant (left) </w:t>
      </w:r>
      <w:r w:rsidR="00DC769A" w:rsidRPr="006D1D65">
        <w:rPr>
          <w:bCs/>
        </w:rPr>
        <w:t>and</w:t>
      </w:r>
      <w:r w:rsidR="0094182C" w:rsidRPr="006D1D65">
        <w:rPr>
          <w:bCs/>
        </w:rPr>
        <w:t xml:space="preserve"> </w:t>
      </w:r>
      <w:r w:rsidR="004675F2" w:rsidRPr="006D1D65">
        <w:rPr>
          <w:bCs/>
        </w:rPr>
        <w:t>Naive</w:t>
      </w:r>
      <w:r w:rsidR="0094182C" w:rsidRPr="006D1D65">
        <w:rPr>
          <w:bCs/>
        </w:rPr>
        <w:t xml:space="preserve"> (right)</w:t>
      </w:r>
      <w:r w:rsidR="00DC769A" w:rsidRPr="006D1D65">
        <w:rPr>
          <w:bCs/>
        </w:rPr>
        <w:t xml:space="preserve"> </w:t>
      </w:r>
      <w:r w:rsidR="004B247C" w:rsidRPr="006D1D65">
        <w:rPr>
          <w:bCs/>
        </w:rPr>
        <w:t>R</w:t>
      </w:r>
      <w:r w:rsidR="00DC769A" w:rsidRPr="006D1D65">
        <w:rPr>
          <w:bCs/>
        </w:rPr>
        <w:t>ecipient.</w:t>
      </w:r>
      <w:r w:rsidR="003D28A5" w:rsidRPr="006D1D65">
        <w:rPr>
          <w:bCs/>
        </w:rPr>
        <w:t xml:space="preserve"> </w:t>
      </w:r>
    </w:p>
    <w:p w14:paraId="65BEB37F" w14:textId="77777777" w:rsidR="001415DA" w:rsidRPr="006D1D65" w:rsidRDefault="001415DA" w:rsidP="00C62215">
      <w:pPr>
        <w:rPr>
          <w:b/>
        </w:rPr>
      </w:pPr>
    </w:p>
    <w:p w14:paraId="223D13E1" w14:textId="20A1441C" w:rsidR="001415DA" w:rsidRPr="006D1D65" w:rsidRDefault="001415DA" w:rsidP="00C62215">
      <w:pPr>
        <w:rPr>
          <w:b/>
        </w:rPr>
      </w:pPr>
      <w:r w:rsidRPr="006D1D65">
        <w:rPr>
          <w:b/>
        </w:rPr>
        <w:t>Table 1. Comparison of Time of Different Phases in Different Mouse Heart Transplantation Techniques</w:t>
      </w:r>
    </w:p>
    <w:p w14:paraId="5B97AD8C" w14:textId="77777777" w:rsidR="006D1D65" w:rsidRPr="006D1D65" w:rsidRDefault="006D1D65" w:rsidP="00C62215">
      <w:pPr>
        <w:rPr>
          <w:b/>
        </w:rPr>
      </w:pPr>
    </w:p>
    <w:p w14:paraId="64B8CF78" w14:textId="3F849011" w:rsidR="006305D7" w:rsidRPr="006D1D65" w:rsidRDefault="006305D7" w:rsidP="00C62215">
      <w:pPr>
        <w:rPr>
          <w:b/>
        </w:rPr>
      </w:pPr>
      <w:r w:rsidRPr="006D1D65">
        <w:rPr>
          <w:b/>
        </w:rPr>
        <w:t>D</w:t>
      </w:r>
      <w:r w:rsidR="000063D9" w:rsidRPr="006D1D65">
        <w:rPr>
          <w:b/>
        </w:rPr>
        <w:t>iscussion</w:t>
      </w:r>
      <w:r w:rsidRPr="006D1D65">
        <w:rPr>
          <w:b/>
          <w:bCs/>
        </w:rPr>
        <w:t xml:space="preserve">: </w:t>
      </w:r>
    </w:p>
    <w:p w14:paraId="11FC74B7" w14:textId="5F6825A9" w:rsidR="00AF6005" w:rsidRPr="006D1D65" w:rsidRDefault="000428D4" w:rsidP="00EC5800">
      <w:pPr>
        <w:jc w:val="left"/>
        <w:rPr>
          <w:color w:val="000000" w:themeColor="text1"/>
        </w:rPr>
      </w:pPr>
      <w:r w:rsidRPr="006D1D65">
        <w:t>M</w:t>
      </w:r>
      <w:r w:rsidR="00AF6005" w:rsidRPr="006D1D65">
        <w:t>ouse heart transplants model</w:t>
      </w:r>
      <w:r w:rsidR="004675F2" w:rsidRPr="006D1D65">
        <w:t>s</w:t>
      </w:r>
      <w:r w:rsidR="00AF6005" w:rsidRPr="006D1D65">
        <w:t xml:space="preserve"> are important tool</w:t>
      </w:r>
      <w:r w:rsidRPr="006D1D65">
        <w:t>s</w:t>
      </w:r>
      <w:r w:rsidR="00AF6005" w:rsidRPr="006D1D65">
        <w:t xml:space="preserve"> for transplant immunology research</w:t>
      </w:r>
      <w:r w:rsidRPr="006D1D65">
        <w:t>,</w:t>
      </w:r>
      <w:r w:rsidR="00AF6005" w:rsidRPr="006D1D65">
        <w:t xml:space="preserve"> </w:t>
      </w:r>
      <w:r w:rsidRPr="006D1D65">
        <w:t>as tools and materials for evaluating the</w:t>
      </w:r>
      <w:r w:rsidR="00AF6005" w:rsidRPr="006D1D65">
        <w:t xml:space="preserve"> immune mechanism</w:t>
      </w:r>
      <w:r w:rsidRPr="006D1D65">
        <w:t>s</w:t>
      </w:r>
      <w:r w:rsidR="00AF6005" w:rsidRPr="006D1D65">
        <w:t xml:space="preserve"> of this model and </w:t>
      </w:r>
      <w:proofErr w:type="gramStart"/>
      <w:r w:rsidR="00AF6005" w:rsidRPr="006D1D65">
        <w:t>a large number of</w:t>
      </w:r>
      <w:proofErr w:type="gramEnd"/>
      <w:r w:rsidR="00AF6005" w:rsidRPr="006D1D65">
        <w:t xml:space="preserve"> gene</w:t>
      </w:r>
      <w:r w:rsidRPr="006D1D65">
        <w:t>-</w:t>
      </w:r>
      <w:r w:rsidR="00AF6005" w:rsidRPr="006D1D65">
        <w:t>modified mice are available. However, microsurgical technical challenges</w:t>
      </w:r>
      <w:r w:rsidRPr="006D1D65">
        <w:t>,</w:t>
      </w:r>
      <w:r w:rsidR="00AF6005" w:rsidRPr="006D1D65">
        <w:t xml:space="preserve"> such as vessels suture and ever</w:t>
      </w:r>
      <w:r w:rsidR="00183FC5" w:rsidRPr="006D1D65">
        <w:t>sion</w:t>
      </w:r>
      <w:r w:rsidRPr="006D1D65">
        <w:t>,</w:t>
      </w:r>
      <w:r w:rsidR="00AF6005" w:rsidRPr="006D1D65">
        <w:t xml:space="preserve"> </w:t>
      </w:r>
      <w:r w:rsidR="004675F2" w:rsidRPr="006D1D65">
        <w:t xml:space="preserve">have </w:t>
      </w:r>
      <w:r w:rsidR="00AF6005" w:rsidRPr="006D1D65">
        <w:t>limit</w:t>
      </w:r>
      <w:r w:rsidR="004675F2" w:rsidRPr="006D1D65">
        <w:t xml:space="preserve">ed </w:t>
      </w:r>
      <w:r w:rsidR="00AF6005" w:rsidRPr="006D1D65">
        <w:t xml:space="preserve">its widespread use. </w:t>
      </w:r>
      <w:r w:rsidR="00685261" w:rsidRPr="006D1D65">
        <w:t xml:space="preserve">In the present study, we </w:t>
      </w:r>
      <w:r w:rsidRPr="006D1D65">
        <w:t xml:space="preserve">have </w:t>
      </w:r>
      <w:r w:rsidR="00685261" w:rsidRPr="006D1D65">
        <w:t>investigated certain c</w:t>
      </w:r>
      <w:r w:rsidR="00685261" w:rsidRPr="006D1D65">
        <w:rPr>
          <w:color w:val="000000" w:themeColor="text1"/>
        </w:rPr>
        <w:t xml:space="preserve">ore technical challenges of murine heart transplantation and </w:t>
      </w:r>
      <w:r w:rsidRPr="006D1D65">
        <w:rPr>
          <w:color w:val="000000" w:themeColor="text1"/>
        </w:rPr>
        <w:t xml:space="preserve">have </w:t>
      </w:r>
      <w:r w:rsidR="00685261" w:rsidRPr="006D1D65">
        <w:rPr>
          <w:color w:val="000000" w:themeColor="text1"/>
        </w:rPr>
        <w:t xml:space="preserve">obtained good outcomes. </w:t>
      </w:r>
      <w:bookmarkStart w:id="48" w:name="_Hlk40533573"/>
      <w:bookmarkStart w:id="49" w:name="_Hlk40769801"/>
      <w:r w:rsidR="00685261" w:rsidRPr="006D1D65">
        <w:rPr>
          <w:color w:val="000000" w:themeColor="text1"/>
        </w:rPr>
        <w:t xml:space="preserve">A </w:t>
      </w:r>
      <w:r w:rsidR="00BE2229" w:rsidRPr="006D1D65">
        <w:rPr>
          <w:color w:val="000000" w:themeColor="text1"/>
        </w:rPr>
        <w:t>critical step</w:t>
      </w:r>
      <w:r w:rsidR="00685261" w:rsidRPr="006D1D65">
        <w:rPr>
          <w:color w:val="000000" w:themeColor="text1"/>
        </w:rPr>
        <w:t xml:space="preserve"> of </w:t>
      </w:r>
      <w:r w:rsidR="006D1D65" w:rsidRPr="006D1D65">
        <w:rPr>
          <w:color w:val="000000" w:themeColor="text1"/>
        </w:rPr>
        <w:t>the</w:t>
      </w:r>
      <w:r w:rsidR="00685261" w:rsidRPr="006D1D65">
        <w:rPr>
          <w:color w:val="000000" w:themeColor="text1"/>
        </w:rPr>
        <w:t xml:space="preserve"> </w:t>
      </w:r>
      <w:r w:rsidR="00BE2229" w:rsidRPr="006D1D65">
        <w:rPr>
          <w:color w:val="000000" w:themeColor="text1"/>
        </w:rPr>
        <w:t>protocol</w:t>
      </w:r>
      <w:r w:rsidR="00685261" w:rsidRPr="006D1D65">
        <w:rPr>
          <w:color w:val="000000" w:themeColor="text1"/>
        </w:rPr>
        <w:t xml:space="preserve"> </w:t>
      </w:r>
      <w:r w:rsidRPr="006D1D65">
        <w:rPr>
          <w:color w:val="000000" w:themeColor="text1"/>
        </w:rPr>
        <w:t>the</w:t>
      </w:r>
      <w:r w:rsidR="00685261" w:rsidRPr="006D1D65">
        <w:rPr>
          <w:color w:val="000000" w:themeColor="text1"/>
        </w:rPr>
        <w:t xml:space="preserve"> </w:t>
      </w:r>
      <w:r w:rsidR="00BE2229" w:rsidRPr="006D1D65">
        <w:rPr>
          <w:color w:val="000000" w:themeColor="text1"/>
        </w:rPr>
        <w:t>insert</w:t>
      </w:r>
      <w:r w:rsidRPr="006D1D65">
        <w:rPr>
          <w:color w:val="000000" w:themeColor="text1"/>
        </w:rPr>
        <w:t>ion of</w:t>
      </w:r>
      <w:r w:rsidR="00BE2229" w:rsidRPr="006D1D65">
        <w:rPr>
          <w:color w:val="000000" w:themeColor="text1"/>
        </w:rPr>
        <w:t xml:space="preserve"> </w:t>
      </w:r>
      <w:r w:rsidRPr="006D1D65">
        <w:rPr>
          <w:color w:val="000000" w:themeColor="text1"/>
        </w:rPr>
        <w:t xml:space="preserve">an </w:t>
      </w:r>
      <w:r w:rsidR="00BE2229" w:rsidRPr="006D1D65">
        <w:rPr>
          <w:color w:val="000000" w:themeColor="text1"/>
        </w:rPr>
        <w:t xml:space="preserve">inner tube into the lumen as a stent to evert the vessel wall over the cuff. </w:t>
      </w:r>
      <w:r w:rsidR="00685261" w:rsidRPr="006D1D65">
        <w:rPr>
          <w:color w:val="000000" w:themeColor="text1"/>
        </w:rPr>
        <w:t xml:space="preserve">This optimization step </w:t>
      </w:r>
      <w:r w:rsidRPr="006D1D65">
        <w:rPr>
          <w:color w:val="000000" w:themeColor="text1"/>
        </w:rPr>
        <w:t>re</w:t>
      </w:r>
      <w:r w:rsidR="00685261" w:rsidRPr="006D1D65">
        <w:rPr>
          <w:color w:val="000000" w:themeColor="text1"/>
        </w:rPr>
        <w:t>solves the technical challenge of everting the artery vessel due to the need for an extensive stretch.</w:t>
      </w:r>
      <w:bookmarkEnd w:id="48"/>
      <w:r w:rsidR="00685261" w:rsidRPr="006D1D65">
        <w:rPr>
          <w:color w:val="000000" w:themeColor="text1"/>
        </w:rPr>
        <w:t xml:space="preserve"> </w:t>
      </w:r>
      <w:bookmarkEnd w:id="49"/>
      <w:r w:rsidRPr="006D1D65">
        <w:rPr>
          <w:color w:val="000000" w:themeColor="text1"/>
        </w:rPr>
        <w:t xml:space="preserve">Individuals </w:t>
      </w:r>
      <w:r w:rsidR="00AF6005" w:rsidRPr="006D1D65">
        <w:rPr>
          <w:color w:val="000000" w:themeColor="text1"/>
        </w:rPr>
        <w:t xml:space="preserve">with no microsurgical skill can </w:t>
      </w:r>
      <w:r w:rsidRPr="006D1D65">
        <w:rPr>
          <w:color w:val="000000" w:themeColor="text1"/>
        </w:rPr>
        <w:t xml:space="preserve">begin performing </w:t>
      </w:r>
      <w:r w:rsidR="00AF6005" w:rsidRPr="006D1D65">
        <w:rPr>
          <w:color w:val="000000" w:themeColor="text1"/>
        </w:rPr>
        <w:t xml:space="preserve">the </w:t>
      </w:r>
      <w:r w:rsidRPr="006D1D65">
        <w:rPr>
          <w:color w:val="000000" w:themeColor="text1"/>
        </w:rPr>
        <w:t>technique</w:t>
      </w:r>
      <w:r w:rsidR="00AF6005" w:rsidRPr="006D1D65">
        <w:rPr>
          <w:color w:val="000000" w:themeColor="text1"/>
        </w:rPr>
        <w:t xml:space="preserve"> after </w:t>
      </w:r>
      <w:r w:rsidR="004675F2" w:rsidRPr="006D1D65">
        <w:rPr>
          <w:color w:val="000000" w:themeColor="text1"/>
        </w:rPr>
        <w:t>two</w:t>
      </w:r>
      <w:r w:rsidR="00AF6005" w:rsidRPr="006D1D65">
        <w:rPr>
          <w:color w:val="000000" w:themeColor="text1"/>
        </w:rPr>
        <w:t xml:space="preserve"> months training, which will </w:t>
      </w:r>
      <w:r w:rsidRPr="006D1D65">
        <w:rPr>
          <w:color w:val="000000" w:themeColor="text1"/>
        </w:rPr>
        <w:t>also aid in the</w:t>
      </w:r>
      <w:r w:rsidR="00B76926" w:rsidRPr="006D1D65">
        <w:rPr>
          <w:color w:val="000000" w:themeColor="text1"/>
        </w:rPr>
        <w:t xml:space="preserve"> </w:t>
      </w:r>
      <w:r w:rsidR="00AF6005" w:rsidRPr="006D1D65">
        <w:rPr>
          <w:color w:val="000000" w:themeColor="text1"/>
        </w:rPr>
        <w:t>broad application of this model.</w:t>
      </w:r>
    </w:p>
    <w:p w14:paraId="367392E1" w14:textId="77777777" w:rsidR="006D1D65" w:rsidRPr="006D1D65" w:rsidRDefault="006D1D65" w:rsidP="006D1D65">
      <w:pPr>
        <w:jc w:val="left"/>
        <w:rPr>
          <w:color w:val="000000" w:themeColor="text1"/>
        </w:rPr>
      </w:pPr>
    </w:p>
    <w:p w14:paraId="0271B9B1" w14:textId="5D7040D2" w:rsidR="00685261" w:rsidRPr="006D1D65" w:rsidRDefault="00EA4F32" w:rsidP="006D1D65">
      <w:pPr>
        <w:jc w:val="left"/>
      </w:pPr>
      <w:r w:rsidRPr="006D1D65">
        <w:rPr>
          <w:color w:val="000000" w:themeColor="text1"/>
        </w:rPr>
        <w:t xml:space="preserve">In our experience, </w:t>
      </w:r>
      <w:r w:rsidR="000428D4" w:rsidRPr="006D1D65">
        <w:rPr>
          <w:color w:val="000000" w:themeColor="text1"/>
        </w:rPr>
        <w:t xml:space="preserve">an </w:t>
      </w:r>
      <w:r w:rsidRPr="006D1D65">
        <w:rPr>
          <w:color w:val="000000" w:themeColor="text1"/>
        </w:rPr>
        <w:t>appropriate inner tube will enhance transplantation</w:t>
      </w:r>
      <w:r w:rsidR="000428D4" w:rsidRPr="006D1D65">
        <w:rPr>
          <w:color w:val="000000" w:themeColor="text1"/>
        </w:rPr>
        <w:t xml:space="preserve"> outcomes</w:t>
      </w:r>
      <w:r w:rsidRPr="006D1D65">
        <w:rPr>
          <w:color w:val="000000" w:themeColor="text1"/>
        </w:rPr>
        <w:t xml:space="preserve">. </w:t>
      </w:r>
      <w:r w:rsidR="00B506BC" w:rsidRPr="006D1D65">
        <w:rPr>
          <w:color w:val="000000" w:themeColor="text1"/>
        </w:rPr>
        <w:t>T</w:t>
      </w:r>
      <w:r w:rsidRPr="006D1D65">
        <w:rPr>
          <w:color w:val="000000" w:themeColor="text1"/>
        </w:rPr>
        <w:t xml:space="preserve">he outside diameter of the inner tube should be slightly smaller than the inside diameter of </w:t>
      </w:r>
      <w:r w:rsidR="000428D4" w:rsidRPr="006D1D65">
        <w:rPr>
          <w:color w:val="000000" w:themeColor="text1"/>
        </w:rPr>
        <w:t xml:space="preserve">the recipient </w:t>
      </w:r>
      <w:r w:rsidRPr="006D1D65">
        <w:rPr>
          <w:color w:val="000000" w:themeColor="text1"/>
        </w:rPr>
        <w:t xml:space="preserve">blood vessel. Moreover, blunt polypropylene tubes or cylinders with a slippery surface </w:t>
      </w:r>
      <w:r w:rsidR="000428D4" w:rsidRPr="006D1D65">
        <w:rPr>
          <w:color w:val="000000" w:themeColor="text1"/>
        </w:rPr>
        <w:t xml:space="preserve">should be </w:t>
      </w:r>
      <w:r w:rsidRPr="006D1D65">
        <w:rPr>
          <w:color w:val="000000" w:themeColor="text1"/>
        </w:rPr>
        <w:t>used as the temporary inner cores to avoid damaging t</w:t>
      </w:r>
      <w:r w:rsidRPr="006D1D65">
        <w:t>he vascular endothelium.</w:t>
      </w:r>
      <w:r w:rsidR="00685261" w:rsidRPr="006D1D65">
        <w:t xml:space="preserve"> </w:t>
      </w:r>
      <w:r w:rsidR="000428D4" w:rsidRPr="006D1D65">
        <w:t>In our hands,</w:t>
      </w:r>
      <w:r w:rsidR="00685261" w:rsidRPr="006D1D65">
        <w:t xml:space="preserve"> no thrombosis </w:t>
      </w:r>
      <w:r w:rsidR="000428D4" w:rsidRPr="006D1D65">
        <w:t xml:space="preserve">occurred in </w:t>
      </w:r>
      <w:r w:rsidR="00685261" w:rsidRPr="006D1D65">
        <w:t xml:space="preserve">the 5% of models that failed, even though thrombus is a </w:t>
      </w:r>
      <w:r w:rsidR="000428D4" w:rsidRPr="006D1D65">
        <w:t xml:space="preserve">major </w:t>
      </w:r>
      <w:r w:rsidR="00685261" w:rsidRPr="006D1D65">
        <w:t xml:space="preserve">factor for failure after anastomosis </w:t>
      </w:r>
      <w:r w:rsidR="000428D4" w:rsidRPr="006D1D65">
        <w:t xml:space="preserve">using </w:t>
      </w:r>
      <w:r w:rsidR="00685261" w:rsidRPr="006D1D65">
        <w:t>the suture technique.</w:t>
      </w:r>
      <w:r w:rsidR="0064465F" w:rsidRPr="006D1D65">
        <w:t xml:space="preserve"> Using these mature models, our labs have published several basic research articles that have been recognized by peer reviewers</w:t>
      </w:r>
      <w:r w:rsidR="0064465F" w:rsidRPr="006D1D65">
        <w:fldChar w:fldCharType="begin">
          <w:fldData xml:space="preserve">PEVuZE5vdGU+PENpdGU+PEF1dGhvcj5TaGFvPC9BdXRob3I+PFllYXI+MjAxMTwvWWVhcj48UmVj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</w:fldData>
        </w:fldChar>
      </w:r>
      <w:r w:rsidR="00EF7A49" w:rsidRPr="006D1D65">
        <w:instrText xml:space="preserve"> ADDIN EN.CITE </w:instrText>
      </w:r>
      <w:r w:rsidR="00EF7A49" w:rsidRPr="006D1D65">
        <w:fldChar w:fldCharType="begin">
          <w:fldData xml:space="preserve">PEVuZE5vdGU+PENpdGU+PEF1dGhvcj5TaGFvPC9BdXRob3I+PFllYXI+MjAxMTwvWWVhcj48UmVj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</w:fldData>
        </w:fldChar>
      </w:r>
      <w:r w:rsidR="00EF7A49" w:rsidRPr="006D1D65">
        <w:instrText xml:space="preserve"> ADDIN EN.CITE.DATA </w:instrText>
      </w:r>
      <w:r w:rsidR="00EF7A49" w:rsidRPr="006D1D65">
        <w:fldChar w:fldCharType="end"/>
      </w:r>
      <w:r w:rsidR="0064465F" w:rsidRPr="006D1D65">
        <w:fldChar w:fldCharType="separate"/>
      </w:r>
      <w:r w:rsidR="00EF7A49" w:rsidRPr="006D1D65">
        <w:rPr>
          <w:noProof/>
          <w:vertAlign w:val="superscript"/>
        </w:rPr>
        <w:t>14-19</w:t>
      </w:r>
      <w:r w:rsidR="0064465F" w:rsidRPr="006D1D65">
        <w:fldChar w:fldCharType="end"/>
      </w:r>
      <w:r w:rsidR="0064465F" w:rsidRPr="006D1D65">
        <w:t xml:space="preserve">. </w:t>
      </w:r>
    </w:p>
    <w:p w14:paraId="43DE8518" w14:textId="77777777" w:rsidR="006D1D65" w:rsidRPr="006D1D65" w:rsidRDefault="006D1D65" w:rsidP="006D1D65">
      <w:pPr>
        <w:jc w:val="left"/>
      </w:pPr>
    </w:p>
    <w:p w14:paraId="5FED657C" w14:textId="4362E456" w:rsidR="00685261" w:rsidRPr="006D1D65" w:rsidRDefault="000428D4" w:rsidP="006D1D65">
      <w:pPr>
        <w:jc w:val="left"/>
      </w:pPr>
      <w:r w:rsidRPr="006D1D65">
        <w:t>Surgeries</w:t>
      </w:r>
      <w:r w:rsidR="00685261" w:rsidRPr="006D1D65">
        <w:t xml:space="preserve"> performed within 35 minutes</w:t>
      </w:r>
      <w:r w:rsidR="001D5E6A" w:rsidRPr="006D1D65">
        <w:t xml:space="preserve"> were not significantly different compare</w:t>
      </w:r>
      <w:r w:rsidR="00183FC5" w:rsidRPr="006D1D65">
        <w:t>d</w:t>
      </w:r>
      <w:r w:rsidR="001D5E6A" w:rsidRPr="006D1D65">
        <w:t xml:space="preserve"> </w:t>
      </w:r>
      <w:r w:rsidRPr="006D1D65">
        <w:t xml:space="preserve">to </w:t>
      </w:r>
      <w:r w:rsidR="00685261" w:rsidRPr="006D1D65">
        <w:t>the traditional cuff technique</w:t>
      </w:r>
      <w:r w:rsidR="001D5E6A" w:rsidRPr="006D1D65">
        <w:t>, but the cold and warm ischemia time were significantly lower than other techniques (</w:t>
      </w:r>
      <w:r w:rsidR="001D5E6A" w:rsidRPr="00B437F6">
        <w:rPr>
          <w:b/>
          <w:bCs/>
        </w:rPr>
        <w:t>Table 1</w:t>
      </w:r>
      <w:r w:rsidR="001D5E6A" w:rsidRPr="006D1D65">
        <w:t xml:space="preserve">). </w:t>
      </w:r>
      <w:r w:rsidRPr="006D1D65">
        <w:t xml:space="preserve">Using the </w:t>
      </w:r>
      <w:r w:rsidR="00685261" w:rsidRPr="006D1D65">
        <w:t>cooperation model further reduce</w:t>
      </w:r>
      <w:r w:rsidRPr="006D1D65">
        <w:t>s</w:t>
      </w:r>
      <w:r w:rsidR="00685261" w:rsidRPr="006D1D65">
        <w:t xml:space="preserve"> the average operation time to 23</w:t>
      </w:r>
      <w:r w:rsidRPr="006D1D65">
        <w:t>-</w:t>
      </w:r>
      <w:r w:rsidR="00685261" w:rsidRPr="006D1D65">
        <w:t>25 minutes</w:t>
      </w:r>
      <w:r w:rsidR="00703EBE" w:rsidRPr="006D1D65">
        <w:t xml:space="preserve">, </w:t>
      </w:r>
      <w:r w:rsidRPr="006D1D65">
        <w:t xml:space="preserve">which is </w:t>
      </w:r>
      <w:r w:rsidR="00703EBE" w:rsidRPr="006D1D65">
        <w:t xml:space="preserve">reflected in </w:t>
      </w:r>
      <w:r w:rsidR="00183FC5" w:rsidRPr="006D1D65">
        <w:t xml:space="preserve">the </w:t>
      </w:r>
      <w:r w:rsidR="00703EBE" w:rsidRPr="006D1D65">
        <w:t xml:space="preserve">anesthesia time of the recipient mouse and </w:t>
      </w:r>
      <w:r w:rsidRPr="006D1D65">
        <w:t xml:space="preserve">in </w:t>
      </w:r>
      <w:r w:rsidR="00183FC5" w:rsidRPr="006D1D65">
        <w:t xml:space="preserve">the </w:t>
      </w:r>
      <w:r w:rsidR="00703EBE" w:rsidRPr="006D1D65">
        <w:t>donor heart implantation time.</w:t>
      </w:r>
      <w:r w:rsidR="00685261" w:rsidRPr="006D1D65">
        <w:t xml:space="preserve"> </w:t>
      </w:r>
      <w:r w:rsidRPr="006D1D65">
        <w:t>Ano</w:t>
      </w:r>
      <w:r w:rsidR="00685261" w:rsidRPr="006D1D65">
        <w:t xml:space="preserve">ther advantage of the cuff technique </w:t>
      </w:r>
      <w:r w:rsidRPr="006D1D65">
        <w:t>that it</w:t>
      </w:r>
      <w:r w:rsidR="00685261" w:rsidRPr="006D1D65">
        <w:t xml:space="preserve"> limit</w:t>
      </w:r>
      <w:r w:rsidRPr="006D1D65">
        <w:t>s</w:t>
      </w:r>
      <w:r w:rsidR="00685261" w:rsidRPr="006D1D65">
        <w:t xml:space="preserve"> the </w:t>
      </w:r>
      <w:bookmarkStart w:id="50" w:name="_Hlk33690250"/>
      <w:r w:rsidR="00685261" w:rsidRPr="006D1D65">
        <w:t>warm ischemic time</w:t>
      </w:r>
      <w:bookmarkEnd w:id="50"/>
      <w:r w:rsidR="005E7F3E" w:rsidRPr="006D1D65">
        <w:t xml:space="preserve"> </w:t>
      </w:r>
      <w:r w:rsidR="001D5E6A" w:rsidRPr="006D1D65">
        <w:t>(</w:t>
      </w:r>
      <w:r w:rsidR="001D5E6A" w:rsidRPr="00B437F6">
        <w:rPr>
          <w:b/>
          <w:bCs/>
        </w:rPr>
        <w:t>Table 1</w:t>
      </w:r>
      <w:r w:rsidR="001D5E6A" w:rsidRPr="006D1D65">
        <w:t>)</w:t>
      </w:r>
      <w:r w:rsidR="00685261" w:rsidRPr="006D1D65">
        <w:t>. As no ice bag is used to protect the heart graft from the warm body temperature of the mouse recipient, the warm ischemic time is equivalent to the anastomosis time. The optimized cuff technique involves the preparation of both cuffs on the recipient to simplify the anastomosis procedure and accordingly shorten</w:t>
      </w:r>
      <w:r w:rsidRPr="006D1D65">
        <w:t>s</w:t>
      </w:r>
      <w:r w:rsidR="00685261" w:rsidRPr="006D1D65">
        <w:t xml:space="preserve"> the anastomosis time. Therefore, the cuff technique limits the warm ischemic time to only 4.4 minutes on average.</w:t>
      </w:r>
    </w:p>
    <w:p w14:paraId="464A127A" w14:textId="77777777" w:rsidR="006D1D65" w:rsidRPr="006D1D65" w:rsidRDefault="006D1D65" w:rsidP="006D1D65">
      <w:pPr>
        <w:jc w:val="left"/>
      </w:pPr>
    </w:p>
    <w:p w14:paraId="3724268B" w14:textId="22DD046E" w:rsidR="00685261" w:rsidRPr="006D1D65" w:rsidRDefault="00685261" w:rsidP="006D1D65">
      <w:pPr>
        <w:jc w:val="left"/>
      </w:pPr>
      <w:r w:rsidRPr="006D1D65">
        <w:t xml:space="preserve">However, </w:t>
      </w:r>
      <w:bookmarkStart w:id="51" w:name="OLE_LINK13"/>
      <w:r w:rsidRPr="006D1D65">
        <w:t>there are certain key steps to note with the new technique</w:t>
      </w:r>
      <w:bookmarkEnd w:id="51"/>
      <w:r w:rsidR="000063D9" w:rsidRPr="006D1D65">
        <w:t xml:space="preserve"> discussed</w:t>
      </w:r>
      <w:r w:rsidR="006D1D65" w:rsidRPr="006D1D65">
        <w:t xml:space="preserve">. </w:t>
      </w:r>
      <w:r w:rsidR="000428D4" w:rsidRPr="006D1D65">
        <w:t xml:space="preserve">Be sure to preserve </w:t>
      </w:r>
      <w:r w:rsidRPr="006D1D65">
        <w:t>the submandibular gland of the recipient mouse in cervical heterotopic heart transplantation</w:t>
      </w:r>
      <w:r w:rsidRPr="006D1D65">
        <w:fldChar w:fldCharType="begin"/>
      </w:r>
      <w:r w:rsidR="008601CC" w:rsidRPr="006D1D65">
        <w:instrText xml:space="preserve"> ADDIN EN.CITE &lt;EndNote&gt;&lt;Cite&gt;&lt;Author&gt;Fukunaga&lt;/Author&gt;&lt;Year&gt;2018&lt;/Year&gt;&lt;RecNum&gt;222&lt;/RecNum&gt;&lt;DisplayText&gt;&lt;style face="superscript"&gt;30&lt;/style&gt;&lt;/DisplayText&gt;&lt;record&gt;&lt;rec-number&gt;222&lt;/rec-number&gt;&lt;foreign-keys&gt;&lt;key app="EN" db-id="dr2er0xz0x00zjetr9452psixz0wf5xsaeev" timestamp="1557906181"&gt;222&lt;/key&gt;&lt;/foreign-keys&gt;&lt;ref-type name="Journal Article"&gt;17&lt;/ref-type&gt;&lt;contributors&gt;&lt;authors&gt;&lt;author&gt;Fukunaga, N.&lt;/author&gt;&lt;author&gt;Bissoondath, V.&lt;/author&gt;&lt;author&gt;Rao, V.&lt;/author&gt;&lt;/authors&gt;&lt;/contributors&gt;&lt;auth-address&gt;Division of Cardiovascular Surgery, Peter Munk Cardiac Centre, University Health Network, University of Toronto, Toronto, Ontario, Canada.&lt;/auth-address&gt;&lt;titles&gt;&lt;title&gt;Submandibular Gland-preserving Technique for Heterotopic Cervical Heart Transplantation in Mice&lt;/title&gt;&lt;secondary-title&gt;Transplantation&lt;/secondary-title&gt;&lt;alt-title&gt;Transplantation&lt;/alt-title&gt;&lt;/titles&gt;&lt;periodical&gt;&lt;full-title&gt;Transplantation&lt;/full-title&gt;&lt;/periodical&gt;&lt;alt-periodical&gt;&lt;full-title&gt;Transplantation&lt;/full-title&gt;&lt;/alt-periodical&gt;&lt;pages&gt;e464-e465&lt;/pages&gt;&lt;volume&gt;102&lt;/volume&gt;&lt;number&gt;11&lt;/number&gt;&lt;keywords&gt;&lt;keyword&gt;Animals&lt;/keyword&gt;&lt;keyword&gt;Heart Transplantation/adverse effects/*methods&lt;/keyword&gt;&lt;keyword&gt;Mice&lt;/keyword&gt;&lt;keyword&gt;Models, Animal&lt;/keyword&gt;&lt;keyword&gt;Organ Sparing Treatments/adverse effects/*methods&lt;/keyword&gt;&lt;keyword&gt;Postoperative Complications/etiology/prevention &amp;amp; control&lt;/keyword&gt;&lt;keyword&gt;*Submandibular Gland&lt;/keyword&gt;&lt;keyword&gt;Transplantation, Heterotopic&lt;/keyword&gt;&lt;/keywords&gt;&lt;dates&gt;&lt;year&gt;2018&lt;/year&gt;&lt;pub-dates&gt;&lt;date&gt;Nov&lt;/date&gt;&lt;/pub-dates&gt;&lt;/dates&gt;&lt;isbn&gt;1534-6080 (Electronic)&amp;#xD;0041-1337 (Linking)&lt;/isbn&gt;&lt;accession-num&gt;30086095&lt;/accession-num&gt;&lt;urls&gt;&lt;related-urls&gt;&lt;url&gt;http://www.ncbi.nlm.nih.gov/pubmed/30086095&lt;/url&gt;&lt;/related-urls&gt;&lt;/urls&gt;&lt;electronic-resource-num&gt;10.1097/TP.0000000000002395&lt;/electronic-resource-num&gt;&lt;/record&gt;&lt;/Cite&gt;&lt;/EndNote&gt;</w:instrText>
      </w:r>
      <w:r w:rsidRPr="006D1D65">
        <w:fldChar w:fldCharType="separate"/>
      </w:r>
      <w:r w:rsidR="008601CC" w:rsidRPr="006D1D65">
        <w:rPr>
          <w:noProof/>
          <w:vertAlign w:val="superscript"/>
        </w:rPr>
        <w:t>30</w:t>
      </w:r>
      <w:r w:rsidRPr="006D1D65">
        <w:fldChar w:fldCharType="end"/>
      </w:r>
      <w:r w:rsidRPr="006D1D65">
        <w:t>, as the submandibular gland can be used to fix the heart graft and</w:t>
      </w:r>
      <w:r w:rsidR="000428D4" w:rsidRPr="006D1D65">
        <w:t xml:space="preserve"> </w:t>
      </w:r>
      <w:r w:rsidRPr="006D1D65">
        <w:t xml:space="preserve">avoid </w:t>
      </w:r>
      <w:r w:rsidRPr="006D1D65">
        <w:lastRenderedPageBreak/>
        <w:t xml:space="preserve">twisting of the vessels. Avoid damaging the </w:t>
      </w:r>
      <w:proofErr w:type="spellStart"/>
      <w:r w:rsidRPr="006D1D65">
        <w:t>vagus</w:t>
      </w:r>
      <w:proofErr w:type="spellEnd"/>
      <w:r w:rsidRPr="006D1D65">
        <w:t xml:space="preserve"> nerve when isolating the external jugular vein and carotid artery, as injury </w:t>
      </w:r>
      <w:r w:rsidR="000428D4" w:rsidRPr="006D1D65">
        <w:t xml:space="preserve">can </w:t>
      </w:r>
      <w:r w:rsidRPr="006D1D65">
        <w:t>lead to neck hemiplegia in the recipient.</w:t>
      </w:r>
      <w:r w:rsidR="006D1D65" w:rsidRPr="006D1D65">
        <w:t xml:space="preserve"> </w:t>
      </w:r>
      <w:r w:rsidRPr="006D1D65">
        <w:t>The pressure of the bulldog clamps should be maintained at 20</w:t>
      </w:r>
      <w:r w:rsidR="000428D4" w:rsidRPr="006D1D65">
        <w:t>-</w:t>
      </w:r>
      <w:r w:rsidRPr="006D1D65">
        <w:t>25 grams to avoid clip injury or vessel leakage.</w:t>
      </w:r>
      <w:r w:rsidR="006D1D65" w:rsidRPr="006D1D65">
        <w:t xml:space="preserve"> </w:t>
      </w:r>
      <w:r w:rsidRPr="006D1D65">
        <w:t>Wash the lumen of the vessels and the cuffs wit</w:t>
      </w:r>
      <w:r w:rsidR="000428D4" w:rsidRPr="006D1D65">
        <w:rPr>
          <w:rFonts w:eastAsia="Microsoft YaHei"/>
        </w:rPr>
        <w:t>h 0-4 °C</w:t>
      </w:r>
      <w:r w:rsidRPr="006D1D65">
        <w:t xml:space="preserve"> heparinized saline to remove any residual blood and gas bubbles; this prevents embolism in grafts after reperfusion.</w:t>
      </w:r>
      <w:r w:rsidR="006D1D65" w:rsidRPr="006D1D65">
        <w:t xml:space="preserve"> </w:t>
      </w:r>
      <w:r w:rsidRPr="006D1D65">
        <w:t xml:space="preserve">Use a 1 mL syringe for perfusing the donor with </w:t>
      </w:r>
      <w:r w:rsidR="000428D4" w:rsidRPr="006D1D65">
        <w:rPr>
          <w:rFonts w:eastAsia="Microsoft YaHei"/>
        </w:rPr>
        <w:t>0-4 °C</w:t>
      </w:r>
      <w:r w:rsidRPr="006D1D65">
        <w:t xml:space="preserve"> heparinized </w:t>
      </w:r>
      <w:r w:rsidR="00902C2B" w:rsidRPr="006D1D65">
        <w:t>saline and</w:t>
      </w:r>
      <w:r w:rsidRPr="006D1D65">
        <w:t xml:space="preserve"> increase the speed to 5</w:t>
      </w:r>
      <w:r w:rsidR="000428D4" w:rsidRPr="006D1D65">
        <w:t xml:space="preserve">0 </w:t>
      </w:r>
      <w:r w:rsidR="000428D4" w:rsidRPr="006D1D65">
        <w:sym w:font="Symbol" w:char="F06D"/>
      </w:r>
      <w:r w:rsidR="000428D4" w:rsidRPr="006D1D65">
        <w:t>L</w:t>
      </w:r>
      <w:r w:rsidRPr="006D1D65">
        <w:t xml:space="preserve"> per second to maintain an appropriate </w:t>
      </w:r>
      <w:proofErr w:type="spellStart"/>
      <w:r w:rsidRPr="006D1D65">
        <w:t>pressure.During</w:t>
      </w:r>
      <w:proofErr w:type="spellEnd"/>
      <w:r w:rsidRPr="006D1D65">
        <w:t xml:space="preserve"> anastomosis, do not band the circumferential 8-0 sutures (used to fix the everted vascular endothelium to the cuffs) into the lumen of the graft arteries.</w:t>
      </w:r>
    </w:p>
    <w:p w14:paraId="26DFB258" w14:textId="77777777" w:rsidR="006D1D65" w:rsidRPr="006D1D65" w:rsidRDefault="006D1D65" w:rsidP="006D1D65">
      <w:pPr>
        <w:jc w:val="left"/>
      </w:pPr>
    </w:p>
    <w:p w14:paraId="00E77812" w14:textId="09EEBD45" w:rsidR="00685261" w:rsidRPr="006D1D65" w:rsidRDefault="00703EBE" w:rsidP="006D1D65">
      <w:pPr>
        <w:jc w:val="left"/>
      </w:pPr>
      <w:r w:rsidRPr="006D1D65">
        <w:t>Although there are limitations to</w:t>
      </w:r>
      <w:r w:rsidR="000428D4" w:rsidRPr="006D1D65">
        <w:t xml:space="preserve"> the</w:t>
      </w:r>
      <w:r w:rsidRPr="006D1D65">
        <w:t xml:space="preserve"> cooperation model, which include the need for microsurgical technique</w:t>
      </w:r>
      <w:r w:rsidR="000428D4" w:rsidRPr="006D1D65">
        <w:t>s</w:t>
      </w:r>
      <w:r w:rsidRPr="006D1D65">
        <w:t>,</w:t>
      </w:r>
      <w:r w:rsidR="000428D4" w:rsidRPr="006D1D65">
        <w:t xml:space="preserve"> the</w:t>
      </w:r>
      <w:r w:rsidRPr="006D1D65">
        <w:t xml:space="preserve"> availability of two simultaneous microscopes, and </w:t>
      </w:r>
      <w:r w:rsidR="000428D4" w:rsidRPr="006D1D65">
        <w:t>double the number of skilled</w:t>
      </w:r>
      <w:r w:rsidRPr="006D1D65">
        <w:t xml:space="preserve"> surgeons, it has nevertheless shown to be a successful approach to perform</w:t>
      </w:r>
      <w:r w:rsidR="000428D4" w:rsidRPr="006D1D65">
        <w:t>ing</w:t>
      </w:r>
      <w:r w:rsidRPr="006D1D65">
        <w:t xml:space="preserve"> </w:t>
      </w:r>
      <w:r w:rsidR="0086646B" w:rsidRPr="006D1D65">
        <w:t xml:space="preserve">vascularized organ </w:t>
      </w:r>
      <w:r w:rsidRPr="006D1D65">
        <w:t>transplantation. Its broader application may further contribute to develop</w:t>
      </w:r>
      <w:r w:rsidR="00602EEA" w:rsidRPr="006D1D65">
        <w:t>ing</w:t>
      </w:r>
      <w:r w:rsidRPr="006D1D65">
        <w:t xml:space="preserve"> novel immunosuppressive protocols</w:t>
      </w:r>
      <w:r w:rsidR="000428D4" w:rsidRPr="006D1D65">
        <w:t xml:space="preserve"> and</w:t>
      </w:r>
      <w:r w:rsidRPr="006D1D65">
        <w:t xml:space="preserve"> study</w:t>
      </w:r>
      <w:r w:rsidR="000428D4" w:rsidRPr="006D1D65">
        <w:t xml:space="preserve"> of</w:t>
      </w:r>
      <w:r w:rsidRPr="006D1D65">
        <w:t xml:space="preserve"> </w:t>
      </w:r>
      <w:r w:rsidR="000428D4" w:rsidRPr="006D1D65">
        <w:t xml:space="preserve">the </w:t>
      </w:r>
      <w:r w:rsidRPr="006D1D65">
        <w:t>mechani</w:t>
      </w:r>
      <w:r w:rsidR="00D96D08" w:rsidRPr="006D1D65">
        <w:t>sm</w:t>
      </w:r>
      <w:r w:rsidR="000428D4" w:rsidRPr="006D1D65">
        <w:t>s</w:t>
      </w:r>
      <w:r w:rsidRPr="006D1D65">
        <w:t xml:space="preserve"> of acute and chronic rejection</w:t>
      </w:r>
      <w:r w:rsidR="000063D9" w:rsidRPr="006D1D65">
        <w:t xml:space="preserve"> in </w:t>
      </w:r>
      <w:r w:rsidR="00966EE3" w:rsidRPr="006D1D65">
        <w:t xml:space="preserve">the </w:t>
      </w:r>
      <w:r w:rsidR="000063D9" w:rsidRPr="006D1D65">
        <w:t>transplant area.</w:t>
      </w:r>
    </w:p>
    <w:p w14:paraId="78728D18" w14:textId="706614AE" w:rsidR="00014314" w:rsidRPr="006D1D65" w:rsidRDefault="00014314" w:rsidP="00C62215">
      <w:pPr>
        <w:rPr>
          <w:color w:val="auto"/>
        </w:rPr>
      </w:pPr>
    </w:p>
    <w:p w14:paraId="1734505F" w14:textId="502CA241" w:rsidR="00AA03DF" w:rsidRPr="006D1D65" w:rsidRDefault="000063D9" w:rsidP="00C62215">
      <w:pPr>
        <w:pStyle w:val="NormalWeb"/>
        <w:spacing w:before="0" w:beforeAutospacing="0" w:after="0" w:afterAutospacing="0"/>
        <w:rPr>
          <w:color w:val="808080"/>
        </w:rPr>
      </w:pPr>
      <w:r w:rsidRPr="006D1D65">
        <w:rPr>
          <w:b/>
          <w:bCs/>
        </w:rPr>
        <w:t>Acknowledgements</w:t>
      </w:r>
      <w:r w:rsidR="00AA03DF" w:rsidRPr="006D1D65">
        <w:rPr>
          <w:b/>
          <w:bCs/>
        </w:rPr>
        <w:t xml:space="preserve">: </w:t>
      </w:r>
    </w:p>
    <w:p w14:paraId="715159B3" w14:textId="7A63D862" w:rsidR="00685261" w:rsidRPr="006D1D65" w:rsidRDefault="00685261" w:rsidP="00EC5800">
      <w:pPr>
        <w:jc w:val="left"/>
      </w:pPr>
      <w:r w:rsidRPr="006D1D65">
        <w:t>This work was supported by the Fujian Provincial Health Education Joint Research Project (WKJ2016-2-20), the National Natural Science Foundation of China (81771271</w:t>
      </w:r>
      <w:r w:rsidR="000063D9" w:rsidRPr="006D1D65">
        <w:t xml:space="preserve"> and 81800664</w:t>
      </w:r>
      <w:r w:rsidRPr="006D1D65">
        <w:t>), the National Key R&amp;D Program of China (2018YFA0108304)</w:t>
      </w:r>
      <w:r w:rsidR="000A5DC7" w:rsidRPr="006D1D65">
        <w:t xml:space="preserve"> and the Education and Scientific Research Project for Young and Middle-aged Teachers in Fujian Province</w:t>
      </w:r>
      <w:r w:rsidR="000063D9" w:rsidRPr="006D1D65">
        <w:t xml:space="preserve"> </w:t>
      </w:r>
      <w:r w:rsidR="000A5DC7" w:rsidRPr="006D1D65">
        <w:t>(JAT170714)</w:t>
      </w:r>
      <w:r w:rsidR="000063D9" w:rsidRPr="006D1D65">
        <w:t xml:space="preserve">, Natural Science Foundation of Hunan Province of China (2019JJ50842) and </w:t>
      </w:r>
      <w:proofErr w:type="spellStart"/>
      <w:r w:rsidR="000063D9" w:rsidRPr="006D1D65">
        <w:t>Huxiang</w:t>
      </w:r>
      <w:proofErr w:type="spellEnd"/>
      <w:r w:rsidR="000063D9" w:rsidRPr="006D1D65">
        <w:t xml:space="preserve"> Young Talents of Hunan Province (2019RS2013).</w:t>
      </w:r>
    </w:p>
    <w:p w14:paraId="2D96E92E" w14:textId="72F287DC" w:rsidR="00AA03DF" w:rsidRPr="006D1D65" w:rsidRDefault="00AA03DF" w:rsidP="00C62215">
      <w:pPr>
        <w:rPr>
          <w:b/>
          <w:bCs/>
        </w:rPr>
      </w:pPr>
    </w:p>
    <w:p w14:paraId="5D52ED8B" w14:textId="316E5EDC" w:rsidR="00AA03DF" w:rsidRPr="006D1D65" w:rsidRDefault="000063D9" w:rsidP="00C62215">
      <w:pPr>
        <w:pStyle w:val="NormalWeb"/>
        <w:spacing w:before="0" w:beforeAutospacing="0" w:after="0" w:afterAutospacing="0"/>
        <w:rPr>
          <w:color w:val="808080"/>
        </w:rPr>
      </w:pPr>
      <w:r w:rsidRPr="006D1D65">
        <w:rPr>
          <w:b/>
          <w:bCs/>
        </w:rPr>
        <w:t>Disclosures:</w:t>
      </w:r>
    </w:p>
    <w:p w14:paraId="46CF8572" w14:textId="77777777" w:rsidR="00685261" w:rsidRPr="006D1D65" w:rsidRDefault="00685261" w:rsidP="00EC5800">
      <w:pPr>
        <w:jc w:val="left"/>
      </w:pPr>
      <w:r w:rsidRPr="006D1D65">
        <w:t>The authors have nothing to disclose.</w:t>
      </w:r>
    </w:p>
    <w:p w14:paraId="66030076" w14:textId="77777777" w:rsidR="00AA03DF" w:rsidRPr="006D1D65" w:rsidRDefault="00AA03DF" w:rsidP="00C62215">
      <w:pPr>
        <w:rPr>
          <w:color w:val="auto"/>
        </w:rPr>
      </w:pPr>
    </w:p>
    <w:p w14:paraId="315B4FAD" w14:textId="4933D886" w:rsidR="00B32616" w:rsidRPr="006D1D65" w:rsidRDefault="009726EE" w:rsidP="00C62215">
      <w:pPr>
        <w:rPr>
          <w:b/>
          <w:color w:val="000000" w:themeColor="text1"/>
        </w:rPr>
      </w:pPr>
      <w:r w:rsidRPr="006D1D65">
        <w:rPr>
          <w:b/>
          <w:bCs/>
        </w:rPr>
        <w:t>REFERENCES</w:t>
      </w:r>
      <w:r w:rsidR="00D04760" w:rsidRPr="006D1D65">
        <w:rPr>
          <w:b/>
          <w:bCs/>
        </w:rPr>
        <w:t>:</w:t>
      </w:r>
      <w:r w:rsidRPr="006D1D65">
        <w:t xml:space="preserve"> </w:t>
      </w:r>
    </w:p>
    <w:p w14:paraId="0F2361B0" w14:textId="3B143BB4" w:rsidR="00EF7A49" w:rsidRPr="006D1D65" w:rsidRDefault="00685261" w:rsidP="00EF7A49">
      <w:pPr>
        <w:pStyle w:val="EndNoteBibliography"/>
        <w:ind w:left="720" w:hanging="720"/>
        <w:rPr>
          <w:rFonts w:ascii="Calibri" w:hAnsi="Calibri" w:cs="Calibri"/>
          <w:noProof/>
          <w:sz w:val="24"/>
          <w:szCs w:val="24"/>
        </w:rPr>
      </w:pPr>
      <w:r w:rsidRPr="006D1D65">
        <w:rPr>
          <w:rFonts w:ascii="Calibri" w:hAnsi="Calibri" w:cs="Calibri"/>
          <w:sz w:val="24"/>
          <w:szCs w:val="24"/>
        </w:rPr>
        <w:fldChar w:fldCharType="begin"/>
      </w:r>
      <w:r w:rsidRPr="006D1D65">
        <w:rPr>
          <w:rFonts w:ascii="Calibri" w:hAnsi="Calibri" w:cs="Calibri"/>
          <w:sz w:val="24"/>
          <w:szCs w:val="24"/>
        </w:rPr>
        <w:instrText xml:space="preserve"> ADDIN EN.REFLIST </w:instrText>
      </w:r>
      <w:r w:rsidRPr="006D1D65">
        <w:rPr>
          <w:rFonts w:ascii="Calibri" w:hAnsi="Calibri" w:cs="Calibri"/>
          <w:sz w:val="24"/>
          <w:szCs w:val="24"/>
        </w:rPr>
        <w:fldChar w:fldCharType="separate"/>
      </w:r>
      <w:r w:rsidR="00EF7A49" w:rsidRPr="006D1D65">
        <w:rPr>
          <w:rFonts w:ascii="Calibri" w:hAnsi="Calibri" w:cs="Calibri"/>
          <w:noProof/>
          <w:sz w:val="24"/>
          <w:szCs w:val="24"/>
        </w:rPr>
        <w:t>1</w:t>
      </w:r>
      <w:r w:rsidR="00EF7A49" w:rsidRPr="006D1D65">
        <w:rPr>
          <w:rFonts w:ascii="Calibri" w:hAnsi="Calibri" w:cs="Calibri"/>
          <w:noProof/>
          <w:sz w:val="24"/>
          <w:szCs w:val="24"/>
        </w:rPr>
        <w:tab/>
        <w:t>Corry, R. J., Winn, H. J.</w:t>
      </w:r>
      <w:r w:rsidR="00B437F6">
        <w:rPr>
          <w:rFonts w:ascii="Calibri" w:hAnsi="Calibri" w:cs="Calibri"/>
          <w:noProof/>
          <w:sz w:val="24"/>
          <w:szCs w:val="24"/>
        </w:rPr>
        <w:t xml:space="preserve">, </w:t>
      </w:r>
      <w:r w:rsidR="00EF7A49" w:rsidRPr="006D1D65">
        <w:rPr>
          <w:rFonts w:ascii="Calibri" w:hAnsi="Calibri" w:cs="Calibri"/>
          <w:noProof/>
          <w:sz w:val="24"/>
          <w:szCs w:val="24"/>
        </w:rPr>
        <w:t xml:space="preserve">Russell, P. S. Heart transplantation in congenic strains of mice. </w:t>
      </w:r>
      <w:r w:rsidR="00B437F6">
        <w:rPr>
          <w:rFonts w:ascii="Calibri" w:hAnsi="Calibri" w:cs="Calibri"/>
          <w:i/>
          <w:noProof/>
          <w:sz w:val="24"/>
          <w:szCs w:val="24"/>
        </w:rPr>
        <w:t>Transplantation Proceedings</w:t>
      </w:r>
      <w:r w:rsidR="00EF7A49" w:rsidRPr="006D1D65">
        <w:rPr>
          <w:rFonts w:ascii="Calibri" w:hAnsi="Calibri" w:cs="Calibri"/>
          <w:i/>
          <w:noProof/>
          <w:sz w:val="24"/>
          <w:szCs w:val="24"/>
        </w:rPr>
        <w:t>.</w:t>
      </w:r>
      <w:r w:rsidR="00EF7A49" w:rsidRPr="006D1D65">
        <w:rPr>
          <w:rFonts w:ascii="Calibri" w:hAnsi="Calibri" w:cs="Calibri"/>
          <w:noProof/>
          <w:sz w:val="24"/>
          <w:szCs w:val="24"/>
        </w:rPr>
        <w:t xml:space="preserve"> </w:t>
      </w:r>
      <w:r w:rsidR="00EF7A49" w:rsidRPr="006D1D65">
        <w:rPr>
          <w:rFonts w:ascii="Calibri" w:hAnsi="Calibri" w:cs="Calibri"/>
          <w:b/>
          <w:noProof/>
          <w:sz w:val="24"/>
          <w:szCs w:val="24"/>
        </w:rPr>
        <w:t>5</w:t>
      </w:r>
      <w:r w:rsidR="00EF7A49" w:rsidRPr="006D1D65">
        <w:rPr>
          <w:rFonts w:ascii="Calibri" w:hAnsi="Calibri" w:cs="Calibri"/>
          <w:noProof/>
          <w:sz w:val="24"/>
          <w:szCs w:val="24"/>
        </w:rPr>
        <w:t xml:space="preserve"> (1), 733-735 (1973).</w:t>
      </w:r>
    </w:p>
    <w:p w14:paraId="171E59B5" w14:textId="2D5A9602"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w:t>
      </w:r>
      <w:r w:rsidRPr="006D1D65">
        <w:rPr>
          <w:rFonts w:ascii="Calibri" w:hAnsi="Calibri" w:cs="Calibri"/>
          <w:noProof/>
          <w:sz w:val="24"/>
          <w:szCs w:val="24"/>
        </w:rPr>
        <w:tab/>
        <w:t>Que, W.</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Prolonged cold ischemia time in mouse heart transplantation using supercooling preservation. </w:t>
      </w:r>
      <w:r w:rsidRPr="006D1D65">
        <w:rPr>
          <w:rFonts w:ascii="Calibri" w:hAnsi="Calibri" w:cs="Calibri"/>
          <w:i/>
          <w:noProof/>
          <w:sz w:val="24"/>
          <w:szCs w:val="24"/>
        </w:rPr>
        <w:t>Transplantation.</w:t>
      </w:r>
      <w:r w:rsidRPr="006D1D65">
        <w:rPr>
          <w:rFonts w:ascii="Calibri" w:hAnsi="Calibri" w:cs="Calibri"/>
          <w:noProof/>
          <w:sz w:val="24"/>
          <w:szCs w:val="24"/>
        </w:rPr>
        <w:t xml:space="preserve"> (2019).</w:t>
      </w:r>
    </w:p>
    <w:p w14:paraId="582028D4" w14:textId="702FC353"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3</w:t>
      </w:r>
      <w:r w:rsidRPr="006D1D65">
        <w:rPr>
          <w:rFonts w:ascii="Calibri" w:hAnsi="Calibri" w:cs="Calibri"/>
          <w:noProof/>
          <w:sz w:val="24"/>
          <w:szCs w:val="24"/>
        </w:rPr>
        <w:tab/>
        <w:t>Wang, C. Y.</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Suppression of murine cardiac allograft arteriopathy by long-term blockade of CD40-CD154 interactions. </w:t>
      </w:r>
      <w:r w:rsidRPr="006D1D65">
        <w:rPr>
          <w:rFonts w:ascii="Calibri" w:hAnsi="Calibri" w:cs="Calibri"/>
          <w:i/>
          <w:noProof/>
          <w:sz w:val="24"/>
          <w:szCs w:val="24"/>
        </w:rPr>
        <w:t>Circulation.</w:t>
      </w:r>
      <w:r w:rsidRPr="006D1D65">
        <w:rPr>
          <w:rFonts w:ascii="Calibri" w:hAnsi="Calibri" w:cs="Calibri"/>
          <w:noProof/>
          <w:sz w:val="24"/>
          <w:szCs w:val="24"/>
        </w:rPr>
        <w:t xml:space="preserve"> </w:t>
      </w:r>
      <w:r w:rsidRPr="006D1D65">
        <w:rPr>
          <w:rFonts w:ascii="Calibri" w:hAnsi="Calibri" w:cs="Calibri"/>
          <w:b/>
          <w:noProof/>
          <w:sz w:val="24"/>
          <w:szCs w:val="24"/>
        </w:rPr>
        <w:t>105</w:t>
      </w:r>
      <w:r w:rsidRPr="006D1D65">
        <w:rPr>
          <w:rFonts w:ascii="Calibri" w:hAnsi="Calibri" w:cs="Calibri"/>
          <w:noProof/>
          <w:sz w:val="24"/>
          <w:szCs w:val="24"/>
        </w:rPr>
        <w:t xml:space="preserve"> (13), 1609-1614 (2002).</w:t>
      </w:r>
    </w:p>
    <w:p w14:paraId="614540BB" w14:textId="26518864"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4</w:t>
      </w:r>
      <w:r w:rsidRPr="006D1D65">
        <w:rPr>
          <w:rFonts w:ascii="Calibri" w:hAnsi="Calibri" w:cs="Calibri"/>
          <w:noProof/>
          <w:sz w:val="24"/>
          <w:szCs w:val="24"/>
        </w:rPr>
        <w:tab/>
        <w:t>Hasegawa, T., Visovatti, S. H., Hyman, M. C., Hayasaki, T.</w:t>
      </w:r>
      <w:r w:rsidR="00B437F6">
        <w:rPr>
          <w:rFonts w:ascii="Calibri" w:hAnsi="Calibri" w:cs="Calibri"/>
          <w:noProof/>
          <w:sz w:val="24"/>
          <w:szCs w:val="24"/>
        </w:rPr>
        <w:t xml:space="preserve">, </w:t>
      </w:r>
      <w:r w:rsidRPr="006D1D65">
        <w:rPr>
          <w:rFonts w:ascii="Calibri" w:hAnsi="Calibri" w:cs="Calibri"/>
          <w:noProof/>
          <w:sz w:val="24"/>
          <w:szCs w:val="24"/>
        </w:rPr>
        <w:t xml:space="preserve">Pinsky, D. J. Heterotopic vascularized murine cardiac transplantation to study graft arteriopathy. </w:t>
      </w:r>
      <w:r w:rsidR="00B437F6">
        <w:rPr>
          <w:rFonts w:ascii="Calibri" w:hAnsi="Calibri" w:cs="Calibri"/>
          <w:i/>
          <w:noProof/>
          <w:sz w:val="24"/>
          <w:szCs w:val="24"/>
        </w:rPr>
        <w:t>Nature Protocols</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2</w:t>
      </w:r>
      <w:r w:rsidRPr="006D1D65">
        <w:rPr>
          <w:rFonts w:ascii="Calibri" w:hAnsi="Calibri" w:cs="Calibri"/>
          <w:noProof/>
          <w:sz w:val="24"/>
          <w:szCs w:val="24"/>
        </w:rPr>
        <w:t xml:space="preserve"> (3), 471-480 (2007).</w:t>
      </w:r>
    </w:p>
    <w:p w14:paraId="6CA61E24" w14:textId="77777777"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5</w:t>
      </w:r>
      <w:r w:rsidRPr="006D1D65">
        <w:rPr>
          <w:rFonts w:ascii="Calibri" w:hAnsi="Calibri" w:cs="Calibri"/>
          <w:noProof/>
          <w:sz w:val="24"/>
          <w:szCs w:val="24"/>
        </w:rPr>
        <w:tab/>
        <w:t xml:space="preserve">Chen, Z. H. A technique of cervical heterotopic heart transplantation in mice. </w:t>
      </w:r>
      <w:r w:rsidRPr="006D1D65">
        <w:rPr>
          <w:rFonts w:ascii="Calibri" w:hAnsi="Calibri" w:cs="Calibri"/>
          <w:i/>
          <w:noProof/>
          <w:sz w:val="24"/>
          <w:szCs w:val="24"/>
        </w:rPr>
        <w:t>Transplantation.</w:t>
      </w:r>
      <w:r w:rsidRPr="006D1D65">
        <w:rPr>
          <w:rFonts w:ascii="Calibri" w:hAnsi="Calibri" w:cs="Calibri"/>
          <w:noProof/>
          <w:sz w:val="24"/>
          <w:szCs w:val="24"/>
        </w:rPr>
        <w:t xml:space="preserve"> </w:t>
      </w:r>
      <w:r w:rsidRPr="006D1D65">
        <w:rPr>
          <w:rFonts w:ascii="Calibri" w:hAnsi="Calibri" w:cs="Calibri"/>
          <w:b/>
          <w:noProof/>
          <w:sz w:val="24"/>
          <w:szCs w:val="24"/>
        </w:rPr>
        <w:t>52</w:t>
      </w:r>
      <w:r w:rsidRPr="006D1D65">
        <w:rPr>
          <w:rFonts w:ascii="Calibri" w:hAnsi="Calibri" w:cs="Calibri"/>
          <w:noProof/>
          <w:sz w:val="24"/>
          <w:szCs w:val="24"/>
        </w:rPr>
        <w:t xml:space="preserve"> (6), 1099-1101 (1991).</w:t>
      </w:r>
    </w:p>
    <w:p w14:paraId="7C5888F1" w14:textId="6BE38A12"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6</w:t>
      </w:r>
      <w:r w:rsidRPr="006D1D65">
        <w:rPr>
          <w:rFonts w:ascii="Calibri" w:hAnsi="Calibri" w:cs="Calibri"/>
          <w:noProof/>
          <w:sz w:val="24"/>
          <w:szCs w:val="24"/>
        </w:rPr>
        <w:tab/>
        <w:t>Matsuura, A., Abe, T.</w:t>
      </w:r>
      <w:r w:rsidR="00B437F6">
        <w:rPr>
          <w:rFonts w:ascii="Calibri" w:hAnsi="Calibri" w:cs="Calibri"/>
          <w:noProof/>
          <w:sz w:val="24"/>
          <w:szCs w:val="24"/>
        </w:rPr>
        <w:t xml:space="preserve">, </w:t>
      </w:r>
      <w:r w:rsidRPr="006D1D65">
        <w:rPr>
          <w:rFonts w:ascii="Calibri" w:hAnsi="Calibri" w:cs="Calibri"/>
          <w:noProof/>
          <w:sz w:val="24"/>
          <w:szCs w:val="24"/>
        </w:rPr>
        <w:t xml:space="preserve">Yasuura, K. Simplified mouse cervical heart transplantation using a cuff technique. </w:t>
      </w:r>
      <w:r w:rsidRPr="006D1D65">
        <w:rPr>
          <w:rFonts w:ascii="Calibri" w:hAnsi="Calibri" w:cs="Calibri"/>
          <w:i/>
          <w:noProof/>
          <w:sz w:val="24"/>
          <w:szCs w:val="24"/>
        </w:rPr>
        <w:t>Transplantation.</w:t>
      </w:r>
      <w:r w:rsidRPr="006D1D65">
        <w:rPr>
          <w:rFonts w:ascii="Calibri" w:hAnsi="Calibri" w:cs="Calibri"/>
          <w:noProof/>
          <w:sz w:val="24"/>
          <w:szCs w:val="24"/>
        </w:rPr>
        <w:t xml:space="preserve"> </w:t>
      </w:r>
      <w:r w:rsidRPr="006D1D65">
        <w:rPr>
          <w:rFonts w:ascii="Calibri" w:hAnsi="Calibri" w:cs="Calibri"/>
          <w:b/>
          <w:noProof/>
          <w:sz w:val="24"/>
          <w:szCs w:val="24"/>
        </w:rPr>
        <w:t>51</w:t>
      </w:r>
      <w:r w:rsidRPr="006D1D65">
        <w:rPr>
          <w:rFonts w:ascii="Calibri" w:hAnsi="Calibri" w:cs="Calibri"/>
          <w:noProof/>
          <w:sz w:val="24"/>
          <w:szCs w:val="24"/>
        </w:rPr>
        <w:t xml:space="preserve"> (4), 896-898 (1991).</w:t>
      </w:r>
    </w:p>
    <w:p w14:paraId="71914D22" w14:textId="1362F1F5"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7</w:t>
      </w:r>
      <w:r w:rsidRPr="006D1D65">
        <w:rPr>
          <w:rFonts w:ascii="Calibri" w:hAnsi="Calibri" w:cs="Calibri"/>
          <w:noProof/>
          <w:sz w:val="24"/>
          <w:szCs w:val="24"/>
        </w:rPr>
        <w:tab/>
        <w:t>Wang, Q., Liu, Y.</w:t>
      </w:r>
      <w:r w:rsidR="00B437F6">
        <w:rPr>
          <w:rFonts w:ascii="Calibri" w:hAnsi="Calibri" w:cs="Calibri"/>
          <w:noProof/>
          <w:sz w:val="24"/>
          <w:szCs w:val="24"/>
        </w:rPr>
        <w:t xml:space="preserve">, </w:t>
      </w:r>
      <w:r w:rsidRPr="006D1D65">
        <w:rPr>
          <w:rFonts w:ascii="Calibri" w:hAnsi="Calibri" w:cs="Calibri"/>
          <w:noProof/>
          <w:sz w:val="24"/>
          <w:szCs w:val="24"/>
        </w:rPr>
        <w:t xml:space="preserve">Li, X. K. Simplified technique for heterotopic vascularized cervical heart transplantation in mice. </w:t>
      </w:r>
      <w:r w:rsidRPr="006D1D65">
        <w:rPr>
          <w:rFonts w:ascii="Calibri" w:hAnsi="Calibri" w:cs="Calibri"/>
          <w:i/>
          <w:noProof/>
          <w:sz w:val="24"/>
          <w:szCs w:val="24"/>
        </w:rPr>
        <w:t>Microsurgery.</w:t>
      </w:r>
      <w:r w:rsidRPr="006D1D65">
        <w:rPr>
          <w:rFonts w:ascii="Calibri" w:hAnsi="Calibri" w:cs="Calibri"/>
          <w:noProof/>
          <w:sz w:val="24"/>
          <w:szCs w:val="24"/>
        </w:rPr>
        <w:t xml:space="preserve"> </w:t>
      </w:r>
      <w:r w:rsidRPr="006D1D65">
        <w:rPr>
          <w:rFonts w:ascii="Calibri" w:hAnsi="Calibri" w:cs="Calibri"/>
          <w:b/>
          <w:noProof/>
          <w:sz w:val="24"/>
          <w:szCs w:val="24"/>
        </w:rPr>
        <w:t>25</w:t>
      </w:r>
      <w:r w:rsidRPr="006D1D65">
        <w:rPr>
          <w:rFonts w:ascii="Calibri" w:hAnsi="Calibri" w:cs="Calibri"/>
          <w:noProof/>
          <w:sz w:val="24"/>
          <w:szCs w:val="24"/>
        </w:rPr>
        <w:t xml:space="preserve"> (1), 76-79 (2005).</w:t>
      </w:r>
    </w:p>
    <w:p w14:paraId="0158989A" w14:textId="17A2097E"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lastRenderedPageBreak/>
        <w:t>8</w:t>
      </w:r>
      <w:r w:rsidRPr="006D1D65">
        <w:rPr>
          <w:rFonts w:ascii="Calibri" w:hAnsi="Calibri" w:cs="Calibri"/>
          <w:noProof/>
          <w:sz w:val="24"/>
          <w:szCs w:val="24"/>
        </w:rPr>
        <w:tab/>
        <w:t>Li, W.</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Surgical technique for lung retransplantation in the mouse. </w:t>
      </w:r>
      <w:r w:rsidR="00B437F6">
        <w:rPr>
          <w:rFonts w:ascii="Calibri" w:hAnsi="Calibri" w:cs="Calibri"/>
          <w:i/>
          <w:noProof/>
          <w:sz w:val="24"/>
          <w:szCs w:val="24"/>
        </w:rPr>
        <w:t>Journal of Thoracic Disease</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5</w:t>
      </w:r>
      <w:r w:rsidRPr="006D1D65">
        <w:rPr>
          <w:rFonts w:ascii="Calibri" w:hAnsi="Calibri" w:cs="Calibri"/>
          <w:noProof/>
          <w:sz w:val="24"/>
          <w:szCs w:val="24"/>
        </w:rPr>
        <w:t xml:space="preserve"> (3), 321-325 (2013).</w:t>
      </w:r>
    </w:p>
    <w:p w14:paraId="271447E5" w14:textId="199E103E"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9</w:t>
      </w:r>
      <w:r w:rsidRPr="006D1D65">
        <w:rPr>
          <w:rFonts w:ascii="Calibri" w:hAnsi="Calibri" w:cs="Calibri"/>
          <w:noProof/>
          <w:sz w:val="24"/>
          <w:szCs w:val="24"/>
        </w:rPr>
        <w:tab/>
        <w:t>Kamada, N.</w:t>
      </w:r>
      <w:r w:rsidR="00B437F6">
        <w:rPr>
          <w:rFonts w:ascii="Calibri" w:hAnsi="Calibri" w:cs="Calibri"/>
          <w:noProof/>
          <w:sz w:val="24"/>
          <w:szCs w:val="24"/>
        </w:rPr>
        <w:t xml:space="preserve">, </w:t>
      </w:r>
      <w:r w:rsidRPr="006D1D65">
        <w:rPr>
          <w:rFonts w:ascii="Calibri" w:hAnsi="Calibri" w:cs="Calibri"/>
          <w:noProof/>
          <w:sz w:val="24"/>
          <w:szCs w:val="24"/>
        </w:rPr>
        <w:t xml:space="preserve">Calne, R. Y. A surgical experience with five hundred thirty liver transplants in the rat. </w:t>
      </w:r>
      <w:r w:rsidRPr="006D1D65">
        <w:rPr>
          <w:rFonts w:ascii="Calibri" w:hAnsi="Calibri" w:cs="Calibri"/>
          <w:i/>
          <w:noProof/>
          <w:sz w:val="24"/>
          <w:szCs w:val="24"/>
        </w:rPr>
        <w:t>Surgery.</w:t>
      </w:r>
      <w:r w:rsidRPr="006D1D65">
        <w:rPr>
          <w:rFonts w:ascii="Calibri" w:hAnsi="Calibri" w:cs="Calibri"/>
          <w:noProof/>
          <w:sz w:val="24"/>
          <w:szCs w:val="24"/>
        </w:rPr>
        <w:t xml:space="preserve"> </w:t>
      </w:r>
      <w:r w:rsidRPr="006D1D65">
        <w:rPr>
          <w:rFonts w:ascii="Calibri" w:hAnsi="Calibri" w:cs="Calibri"/>
          <w:b/>
          <w:noProof/>
          <w:sz w:val="24"/>
          <w:szCs w:val="24"/>
        </w:rPr>
        <w:t>93</w:t>
      </w:r>
      <w:r w:rsidRPr="006D1D65">
        <w:rPr>
          <w:rFonts w:ascii="Calibri" w:hAnsi="Calibri" w:cs="Calibri"/>
          <w:noProof/>
          <w:sz w:val="24"/>
          <w:szCs w:val="24"/>
        </w:rPr>
        <w:t xml:space="preserve"> (1 Pt 1), 64-69 (1983).</w:t>
      </w:r>
    </w:p>
    <w:p w14:paraId="6DD3E138" w14:textId="29DC5682"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0</w:t>
      </w:r>
      <w:r w:rsidRPr="006D1D65">
        <w:rPr>
          <w:rFonts w:ascii="Calibri" w:hAnsi="Calibri" w:cs="Calibri"/>
          <w:noProof/>
          <w:sz w:val="24"/>
          <w:szCs w:val="24"/>
        </w:rPr>
        <w:tab/>
        <w:t>Chen, H., Zhang, Y., Zheng, D., Praseedom, R. K.</w:t>
      </w:r>
      <w:r w:rsidR="00B437F6">
        <w:rPr>
          <w:rFonts w:ascii="Calibri" w:hAnsi="Calibri" w:cs="Calibri"/>
          <w:noProof/>
          <w:sz w:val="24"/>
          <w:szCs w:val="24"/>
        </w:rPr>
        <w:t xml:space="preserve">, </w:t>
      </w:r>
      <w:r w:rsidRPr="006D1D65">
        <w:rPr>
          <w:rFonts w:ascii="Calibri" w:hAnsi="Calibri" w:cs="Calibri"/>
          <w:noProof/>
          <w:sz w:val="24"/>
          <w:szCs w:val="24"/>
        </w:rPr>
        <w:t xml:space="preserve">Dong, J. Orthotopic kidney transplantation in mice: technique using cuff for renal vein anastomosis. </w:t>
      </w:r>
      <w:r w:rsidRPr="006D1D65">
        <w:rPr>
          <w:rFonts w:ascii="Calibri" w:hAnsi="Calibri" w:cs="Calibri"/>
          <w:i/>
          <w:noProof/>
          <w:sz w:val="24"/>
          <w:szCs w:val="24"/>
        </w:rPr>
        <w:t>PLoS One.</w:t>
      </w:r>
      <w:r w:rsidRPr="006D1D65">
        <w:rPr>
          <w:rFonts w:ascii="Calibri" w:hAnsi="Calibri" w:cs="Calibri"/>
          <w:noProof/>
          <w:sz w:val="24"/>
          <w:szCs w:val="24"/>
        </w:rPr>
        <w:t xml:space="preserve"> </w:t>
      </w:r>
      <w:r w:rsidRPr="006D1D65">
        <w:rPr>
          <w:rFonts w:ascii="Calibri" w:hAnsi="Calibri" w:cs="Calibri"/>
          <w:b/>
          <w:noProof/>
          <w:sz w:val="24"/>
          <w:szCs w:val="24"/>
        </w:rPr>
        <w:t>8</w:t>
      </w:r>
      <w:r w:rsidRPr="006D1D65">
        <w:rPr>
          <w:rFonts w:ascii="Calibri" w:hAnsi="Calibri" w:cs="Calibri"/>
          <w:noProof/>
          <w:sz w:val="24"/>
          <w:szCs w:val="24"/>
        </w:rPr>
        <w:t xml:space="preserve"> (10), e77278 (2013).</w:t>
      </w:r>
    </w:p>
    <w:p w14:paraId="5AE49B15" w14:textId="3E04BA89"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1</w:t>
      </w:r>
      <w:r w:rsidRPr="006D1D65">
        <w:rPr>
          <w:rFonts w:ascii="Calibri" w:hAnsi="Calibri" w:cs="Calibri"/>
          <w:noProof/>
          <w:sz w:val="24"/>
          <w:szCs w:val="24"/>
        </w:rPr>
        <w:tab/>
        <w:t>Miller, M. L.</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Spontaneous restoration of transplantation tolerance after acute rejection. </w:t>
      </w:r>
      <w:r w:rsidR="00B437F6">
        <w:rPr>
          <w:rFonts w:ascii="Calibri" w:hAnsi="Calibri" w:cs="Calibri"/>
          <w:i/>
          <w:noProof/>
          <w:sz w:val="24"/>
          <w:szCs w:val="24"/>
        </w:rPr>
        <w:t>Nature Communications</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6</w:t>
      </w:r>
      <w:r w:rsidR="00B437F6" w:rsidRPr="00B437F6">
        <w:rPr>
          <w:rFonts w:ascii="Calibri" w:hAnsi="Calibri" w:cs="Calibri"/>
          <w:bCs/>
          <w:noProof/>
          <w:sz w:val="24"/>
          <w:szCs w:val="24"/>
        </w:rPr>
        <w:t>,</w:t>
      </w:r>
      <w:r w:rsidRPr="006D1D65">
        <w:rPr>
          <w:rFonts w:ascii="Calibri" w:hAnsi="Calibri" w:cs="Calibri"/>
          <w:noProof/>
          <w:sz w:val="24"/>
          <w:szCs w:val="24"/>
        </w:rPr>
        <w:t xml:space="preserve"> 7566 (2015).</w:t>
      </w:r>
    </w:p>
    <w:p w14:paraId="0AFC8CA1" w14:textId="70880960"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2</w:t>
      </w:r>
      <w:r w:rsidRPr="006D1D65">
        <w:rPr>
          <w:rFonts w:ascii="Calibri" w:hAnsi="Calibri" w:cs="Calibri"/>
          <w:noProof/>
          <w:sz w:val="24"/>
          <w:szCs w:val="24"/>
        </w:rPr>
        <w:tab/>
        <w:t>Lin, Y.</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Overexpression of Jagged-1 combined with blockade of CD40 pathway prolongs allograft survival. </w:t>
      </w:r>
      <w:r w:rsidR="00B437F6">
        <w:rPr>
          <w:rFonts w:ascii="Calibri" w:hAnsi="Calibri" w:cs="Calibri"/>
          <w:i/>
          <w:noProof/>
          <w:sz w:val="24"/>
          <w:szCs w:val="24"/>
        </w:rPr>
        <w:t>Immunology and Cell Biology</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93</w:t>
      </w:r>
      <w:r w:rsidRPr="006D1D65">
        <w:rPr>
          <w:rFonts w:ascii="Calibri" w:hAnsi="Calibri" w:cs="Calibri"/>
          <w:noProof/>
          <w:sz w:val="24"/>
          <w:szCs w:val="24"/>
        </w:rPr>
        <w:t xml:space="preserve"> (2), 213-217</w:t>
      </w:r>
      <w:r w:rsidR="00B437F6">
        <w:rPr>
          <w:rFonts w:ascii="Calibri" w:hAnsi="Calibri" w:cs="Calibri"/>
          <w:noProof/>
          <w:sz w:val="24"/>
          <w:szCs w:val="24"/>
        </w:rPr>
        <w:t xml:space="preserve"> </w:t>
      </w:r>
      <w:r w:rsidRPr="006D1D65">
        <w:rPr>
          <w:rFonts w:ascii="Calibri" w:hAnsi="Calibri" w:cs="Calibri"/>
          <w:noProof/>
          <w:sz w:val="24"/>
          <w:szCs w:val="24"/>
        </w:rPr>
        <w:t>(2015).</w:t>
      </w:r>
    </w:p>
    <w:p w14:paraId="75AA327D" w14:textId="1C7FFF71"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3</w:t>
      </w:r>
      <w:r w:rsidRPr="006D1D65">
        <w:rPr>
          <w:rFonts w:ascii="Calibri" w:hAnsi="Calibri" w:cs="Calibri"/>
          <w:noProof/>
          <w:sz w:val="24"/>
          <w:szCs w:val="24"/>
        </w:rPr>
        <w:tab/>
        <w:t>Xie, B.</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Combined costimulation blockade inhibits accelerated rejection mediated by alloantigen-primed memory T cells in mice. </w:t>
      </w:r>
      <w:r w:rsidR="00B437F6">
        <w:rPr>
          <w:rFonts w:ascii="Calibri" w:hAnsi="Calibri" w:cs="Calibri"/>
          <w:i/>
          <w:noProof/>
          <w:sz w:val="24"/>
          <w:szCs w:val="24"/>
        </w:rPr>
        <w:t>Immunological Investigations</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38</w:t>
      </w:r>
      <w:r w:rsidRPr="006D1D65">
        <w:rPr>
          <w:rFonts w:ascii="Calibri" w:hAnsi="Calibri" w:cs="Calibri"/>
          <w:noProof/>
          <w:sz w:val="24"/>
          <w:szCs w:val="24"/>
        </w:rPr>
        <w:t xml:space="preserve"> (7), 639-651 (2009).</w:t>
      </w:r>
    </w:p>
    <w:p w14:paraId="02AC9971" w14:textId="3C9975FA"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4</w:t>
      </w:r>
      <w:r w:rsidRPr="006D1D65">
        <w:rPr>
          <w:rFonts w:ascii="Calibri" w:hAnsi="Calibri" w:cs="Calibri"/>
          <w:noProof/>
          <w:sz w:val="24"/>
          <w:szCs w:val="24"/>
        </w:rPr>
        <w:tab/>
        <w:t>Shao, W.</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Combination of monoclonal antibodies with DST inhibits accelerated rejection mediated by memory T cells to induce long-lived heart allograft acceptance in mice. </w:t>
      </w:r>
      <w:r w:rsidR="00B437F6">
        <w:rPr>
          <w:rFonts w:ascii="Calibri" w:hAnsi="Calibri" w:cs="Calibri"/>
          <w:i/>
          <w:noProof/>
          <w:sz w:val="24"/>
          <w:szCs w:val="24"/>
        </w:rPr>
        <w:t>Immunology Letters</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138</w:t>
      </w:r>
      <w:r w:rsidRPr="006D1D65">
        <w:rPr>
          <w:rFonts w:ascii="Calibri" w:hAnsi="Calibri" w:cs="Calibri"/>
          <w:noProof/>
          <w:sz w:val="24"/>
          <w:szCs w:val="24"/>
        </w:rPr>
        <w:t xml:space="preserve"> (2), 122-128 (2011).</w:t>
      </w:r>
    </w:p>
    <w:p w14:paraId="2B39E7D2" w14:textId="41C98FAD"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5</w:t>
      </w:r>
      <w:r w:rsidRPr="006D1D65">
        <w:rPr>
          <w:rFonts w:ascii="Calibri" w:hAnsi="Calibri" w:cs="Calibri"/>
          <w:noProof/>
          <w:sz w:val="24"/>
          <w:szCs w:val="24"/>
        </w:rPr>
        <w:tab/>
        <w:t>Dai, H.</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Blockade of CD27/CD70 pathway to reduce the generation of memory T cells and markedly prolong the survival of heart allografts in presensitized mice. </w:t>
      </w:r>
      <w:r w:rsidR="00B437F6">
        <w:rPr>
          <w:rFonts w:ascii="Calibri" w:hAnsi="Calibri" w:cs="Calibri"/>
          <w:i/>
          <w:noProof/>
          <w:sz w:val="24"/>
          <w:szCs w:val="24"/>
        </w:rPr>
        <w:t>Transplant Immunology</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24</w:t>
      </w:r>
      <w:r w:rsidRPr="006D1D65">
        <w:rPr>
          <w:rFonts w:ascii="Calibri" w:hAnsi="Calibri" w:cs="Calibri"/>
          <w:noProof/>
          <w:sz w:val="24"/>
          <w:szCs w:val="24"/>
        </w:rPr>
        <w:t xml:space="preserve"> (4), 195-202 (2011).</w:t>
      </w:r>
    </w:p>
    <w:p w14:paraId="22792EA7" w14:textId="38F139FF"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6</w:t>
      </w:r>
      <w:r w:rsidRPr="006D1D65">
        <w:rPr>
          <w:rFonts w:ascii="Calibri" w:hAnsi="Calibri" w:cs="Calibri"/>
          <w:noProof/>
          <w:sz w:val="24"/>
          <w:szCs w:val="24"/>
        </w:rPr>
        <w:tab/>
        <w:t>Yan, G.</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Inhibition of accelerated rejection mediated by alloreactive CD4(+) memory T cells and prolonged allograft survival by arsenic trioxide. </w:t>
      </w:r>
      <w:r w:rsidR="00B437F6">
        <w:rPr>
          <w:rFonts w:ascii="Calibri" w:hAnsi="Calibri" w:cs="Calibri"/>
          <w:i/>
          <w:noProof/>
          <w:sz w:val="24"/>
          <w:szCs w:val="24"/>
        </w:rPr>
        <w:t>Immunological Investigations</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42</w:t>
      </w:r>
      <w:r w:rsidRPr="006D1D65">
        <w:rPr>
          <w:rFonts w:ascii="Calibri" w:hAnsi="Calibri" w:cs="Calibri"/>
          <w:noProof/>
          <w:sz w:val="24"/>
          <w:szCs w:val="24"/>
        </w:rPr>
        <w:t xml:space="preserve"> (5), 438-454 (2013).</w:t>
      </w:r>
    </w:p>
    <w:p w14:paraId="7C958344" w14:textId="667C71D3"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7</w:t>
      </w:r>
      <w:r w:rsidRPr="006D1D65">
        <w:rPr>
          <w:rFonts w:ascii="Calibri" w:hAnsi="Calibri" w:cs="Calibri"/>
          <w:noProof/>
          <w:sz w:val="24"/>
          <w:szCs w:val="24"/>
        </w:rPr>
        <w:tab/>
        <w:t>Yan, G.</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Inhibiting accelerated rejection mediated by alloreactive CD4(+) memory T cells and prolonging allograft survival by 1alpha,25-dihydroxyvitamin D(3) in nude mice. </w:t>
      </w:r>
      <w:r w:rsidR="00B437F6">
        <w:rPr>
          <w:rFonts w:ascii="Calibri" w:hAnsi="Calibri" w:cs="Calibri"/>
          <w:i/>
          <w:noProof/>
          <w:sz w:val="24"/>
          <w:szCs w:val="24"/>
        </w:rPr>
        <w:t>Immunology Letters</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149</w:t>
      </w:r>
      <w:r w:rsidRPr="006D1D65">
        <w:rPr>
          <w:rFonts w:ascii="Calibri" w:hAnsi="Calibri" w:cs="Calibri"/>
          <w:noProof/>
          <w:sz w:val="24"/>
          <w:szCs w:val="24"/>
        </w:rPr>
        <w:t xml:space="preserve"> (1-2), 54-61 (2013).</w:t>
      </w:r>
    </w:p>
    <w:p w14:paraId="74193A43" w14:textId="74475F28"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8</w:t>
      </w:r>
      <w:r w:rsidRPr="006D1D65">
        <w:rPr>
          <w:rFonts w:ascii="Calibri" w:hAnsi="Calibri" w:cs="Calibri"/>
          <w:noProof/>
          <w:sz w:val="24"/>
          <w:szCs w:val="24"/>
        </w:rPr>
        <w:tab/>
        <w:t>Lin, Y.</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Arsenic trioxide is a novel agent for combination therapy to prolong heart allograft survival in allo-primed T cells transferred mice. </w:t>
      </w:r>
      <w:r w:rsidR="00B437F6">
        <w:rPr>
          <w:rFonts w:ascii="Calibri" w:hAnsi="Calibri" w:cs="Calibri"/>
          <w:i/>
          <w:noProof/>
          <w:sz w:val="24"/>
          <w:szCs w:val="24"/>
        </w:rPr>
        <w:t>Transplant Immunology</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25</w:t>
      </w:r>
      <w:r w:rsidRPr="006D1D65">
        <w:rPr>
          <w:rFonts w:ascii="Calibri" w:hAnsi="Calibri" w:cs="Calibri"/>
          <w:noProof/>
          <w:sz w:val="24"/>
          <w:szCs w:val="24"/>
        </w:rPr>
        <w:t xml:space="preserve"> (4), 194-201 (2011).</w:t>
      </w:r>
    </w:p>
    <w:p w14:paraId="23DEC1B9" w14:textId="06161C79"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19</w:t>
      </w:r>
      <w:r w:rsidRPr="006D1D65">
        <w:rPr>
          <w:rFonts w:ascii="Calibri" w:hAnsi="Calibri" w:cs="Calibri"/>
          <w:noProof/>
          <w:sz w:val="24"/>
          <w:szCs w:val="24"/>
        </w:rPr>
        <w:tab/>
        <w:t>Shao, W.</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CD44/CD70 blockade and anti-CD154/LFA-1 treatment synergistically suppress accelerated rejection and prolong cardiac allograft survival in mice. </w:t>
      </w:r>
      <w:r w:rsidR="00B437F6">
        <w:rPr>
          <w:rFonts w:ascii="Calibri" w:hAnsi="Calibri" w:cs="Calibri"/>
          <w:i/>
          <w:noProof/>
          <w:sz w:val="24"/>
          <w:szCs w:val="24"/>
        </w:rPr>
        <w:t>Scandinavian Journal of Immunology</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74</w:t>
      </w:r>
      <w:r w:rsidRPr="006D1D65">
        <w:rPr>
          <w:rFonts w:ascii="Calibri" w:hAnsi="Calibri" w:cs="Calibri"/>
          <w:noProof/>
          <w:sz w:val="24"/>
          <w:szCs w:val="24"/>
        </w:rPr>
        <w:t xml:space="preserve"> (5), 430-437 (2011).</w:t>
      </w:r>
    </w:p>
    <w:p w14:paraId="439C0D77" w14:textId="6AB45900"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0</w:t>
      </w:r>
      <w:r w:rsidRPr="006D1D65">
        <w:rPr>
          <w:rFonts w:ascii="Calibri" w:hAnsi="Calibri" w:cs="Calibri"/>
          <w:noProof/>
          <w:sz w:val="24"/>
          <w:szCs w:val="24"/>
        </w:rPr>
        <w:tab/>
        <w:t>Li, Y.</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A highly reproducible cervical cuff technique for rat-to-mouse heterotopic heart xenotransplantation. </w:t>
      </w:r>
      <w:r w:rsidRPr="006D1D65">
        <w:rPr>
          <w:rFonts w:ascii="Calibri" w:hAnsi="Calibri" w:cs="Calibri"/>
          <w:i/>
          <w:noProof/>
          <w:sz w:val="24"/>
          <w:szCs w:val="24"/>
        </w:rPr>
        <w:t>Xenotransplantation.</w:t>
      </w:r>
      <w:r w:rsidR="00B437F6">
        <w:rPr>
          <w:rFonts w:ascii="Calibri" w:hAnsi="Calibri" w:cs="Calibri"/>
          <w:noProof/>
          <w:sz w:val="24"/>
          <w:szCs w:val="24"/>
        </w:rPr>
        <w:t xml:space="preserve"> </w:t>
      </w:r>
      <w:r w:rsidRPr="006D1D65">
        <w:rPr>
          <w:rFonts w:ascii="Calibri" w:hAnsi="Calibri" w:cs="Calibri"/>
          <w:noProof/>
          <w:sz w:val="24"/>
          <w:szCs w:val="24"/>
        </w:rPr>
        <w:t>(2017).</w:t>
      </w:r>
    </w:p>
    <w:p w14:paraId="020923CF" w14:textId="183554DA"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1</w:t>
      </w:r>
      <w:r w:rsidRPr="006D1D65">
        <w:rPr>
          <w:rFonts w:ascii="Calibri" w:hAnsi="Calibri" w:cs="Calibri"/>
          <w:noProof/>
          <w:sz w:val="24"/>
          <w:szCs w:val="24"/>
        </w:rPr>
        <w:tab/>
        <w:t>Oberhuber, R.</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Murine cervical heart transplantation model using a modified cuff technique. </w:t>
      </w:r>
      <w:r w:rsidR="00B437F6">
        <w:rPr>
          <w:rFonts w:ascii="Calibri" w:hAnsi="Calibri" w:cs="Calibri"/>
          <w:i/>
          <w:noProof/>
          <w:sz w:val="24"/>
          <w:szCs w:val="24"/>
        </w:rPr>
        <w:t>Journal of Visualized Experiments</w:t>
      </w:r>
      <w:r w:rsidRPr="006D1D65">
        <w:rPr>
          <w:rFonts w:ascii="Calibri" w:hAnsi="Calibri" w:cs="Calibri"/>
          <w:i/>
          <w:noProof/>
          <w:sz w:val="24"/>
          <w:szCs w:val="24"/>
        </w:rPr>
        <w:t>.</w:t>
      </w:r>
      <w:r w:rsidRPr="006D1D65">
        <w:rPr>
          <w:rFonts w:ascii="Calibri" w:hAnsi="Calibri" w:cs="Calibri"/>
          <w:noProof/>
          <w:sz w:val="24"/>
          <w:szCs w:val="24"/>
        </w:rPr>
        <w:t xml:space="preserve"> (92), e50753 (2014).</w:t>
      </w:r>
    </w:p>
    <w:p w14:paraId="6DEC4961" w14:textId="1051D5C6"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2</w:t>
      </w:r>
      <w:r w:rsidRPr="006D1D65">
        <w:rPr>
          <w:rFonts w:ascii="Calibri" w:hAnsi="Calibri" w:cs="Calibri"/>
          <w:noProof/>
          <w:sz w:val="24"/>
          <w:szCs w:val="24"/>
        </w:rPr>
        <w:tab/>
        <w:t>Blanchard, J. M.</w:t>
      </w:r>
      <w:r w:rsidR="00B437F6">
        <w:rPr>
          <w:rFonts w:ascii="Calibri" w:hAnsi="Calibri" w:cs="Calibri"/>
          <w:noProof/>
          <w:sz w:val="24"/>
          <w:szCs w:val="24"/>
        </w:rPr>
        <w:t xml:space="preserve">, </w:t>
      </w:r>
      <w:r w:rsidRPr="006D1D65">
        <w:rPr>
          <w:rFonts w:ascii="Calibri" w:hAnsi="Calibri" w:cs="Calibri"/>
          <w:noProof/>
          <w:sz w:val="24"/>
          <w:szCs w:val="24"/>
        </w:rPr>
        <w:t xml:space="preserve">Pollak, R. Techniques for perfusion and storage of heterotopic heart transplants in mice. </w:t>
      </w:r>
      <w:r w:rsidRPr="006D1D65">
        <w:rPr>
          <w:rFonts w:ascii="Calibri" w:hAnsi="Calibri" w:cs="Calibri"/>
          <w:i/>
          <w:noProof/>
          <w:sz w:val="24"/>
          <w:szCs w:val="24"/>
        </w:rPr>
        <w:t>Microsurgery.</w:t>
      </w:r>
      <w:r w:rsidRPr="006D1D65">
        <w:rPr>
          <w:rFonts w:ascii="Calibri" w:hAnsi="Calibri" w:cs="Calibri"/>
          <w:noProof/>
          <w:sz w:val="24"/>
          <w:szCs w:val="24"/>
        </w:rPr>
        <w:t xml:space="preserve"> </w:t>
      </w:r>
      <w:r w:rsidRPr="006D1D65">
        <w:rPr>
          <w:rFonts w:ascii="Calibri" w:hAnsi="Calibri" w:cs="Calibri"/>
          <w:b/>
          <w:noProof/>
          <w:sz w:val="24"/>
          <w:szCs w:val="24"/>
        </w:rPr>
        <w:t>6</w:t>
      </w:r>
      <w:r w:rsidRPr="006D1D65">
        <w:rPr>
          <w:rFonts w:ascii="Calibri" w:hAnsi="Calibri" w:cs="Calibri"/>
          <w:noProof/>
          <w:sz w:val="24"/>
          <w:szCs w:val="24"/>
        </w:rPr>
        <w:t xml:space="preserve"> (3), 169-174 (1985).</w:t>
      </w:r>
    </w:p>
    <w:p w14:paraId="1D5FA4E6" w14:textId="6336C8AA"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3</w:t>
      </w:r>
      <w:r w:rsidRPr="006D1D65">
        <w:rPr>
          <w:rFonts w:ascii="Calibri" w:hAnsi="Calibri" w:cs="Calibri"/>
          <w:noProof/>
          <w:sz w:val="24"/>
          <w:szCs w:val="24"/>
        </w:rPr>
        <w:tab/>
        <w:t>Felix, N. J.</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H2-DMalpha(-/-) mice show the importance of major histocompatibility complex-bound peptide in cardiac allograft rejection. </w:t>
      </w:r>
      <w:r w:rsidR="00B437F6">
        <w:rPr>
          <w:rFonts w:ascii="Calibri" w:hAnsi="Calibri" w:cs="Calibri"/>
          <w:i/>
          <w:noProof/>
          <w:sz w:val="24"/>
          <w:szCs w:val="24"/>
        </w:rPr>
        <w:t>Journal of Experimental Medicine</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192</w:t>
      </w:r>
      <w:r w:rsidRPr="006D1D65">
        <w:rPr>
          <w:rFonts w:ascii="Calibri" w:hAnsi="Calibri" w:cs="Calibri"/>
          <w:noProof/>
          <w:sz w:val="24"/>
          <w:szCs w:val="24"/>
        </w:rPr>
        <w:t xml:space="preserve"> (1), 31-40 (2000).</w:t>
      </w:r>
    </w:p>
    <w:p w14:paraId="04092438" w14:textId="64B90DAA"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4</w:t>
      </w:r>
      <w:r w:rsidRPr="006D1D65">
        <w:rPr>
          <w:rFonts w:ascii="Calibri" w:hAnsi="Calibri" w:cs="Calibri"/>
          <w:noProof/>
          <w:sz w:val="24"/>
          <w:szCs w:val="24"/>
        </w:rPr>
        <w:tab/>
        <w:t>Tomita, Y.</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Improved technique of heterotopic cervical heart transplantation in mice. </w:t>
      </w:r>
      <w:r w:rsidRPr="006D1D65">
        <w:rPr>
          <w:rFonts w:ascii="Calibri" w:hAnsi="Calibri" w:cs="Calibri"/>
          <w:i/>
          <w:noProof/>
          <w:sz w:val="24"/>
          <w:szCs w:val="24"/>
        </w:rPr>
        <w:t>Transplantation.</w:t>
      </w:r>
      <w:r w:rsidRPr="006D1D65">
        <w:rPr>
          <w:rFonts w:ascii="Calibri" w:hAnsi="Calibri" w:cs="Calibri"/>
          <w:noProof/>
          <w:sz w:val="24"/>
          <w:szCs w:val="24"/>
        </w:rPr>
        <w:t xml:space="preserve"> </w:t>
      </w:r>
      <w:r w:rsidRPr="006D1D65">
        <w:rPr>
          <w:rFonts w:ascii="Calibri" w:hAnsi="Calibri" w:cs="Calibri"/>
          <w:b/>
          <w:noProof/>
          <w:sz w:val="24"/>
          <w:szCs w:val="24"/>
        </w:rPr>
        <w:t>64</w:t>
      </w:r>
      <w:r w:rsidRPr="006D1D65">
        <w:rPr>
          <w:rFonts w:ascii="Calibri" w:hAnsi="Calibri" w:cs="Calibri"/>
          <w:noProof/>
          <w:sz w:val="24"/>
          <w:szCs w:val="24"/>
        </w:rPr>
        <w:t xml:space="preserve"> (11), 1598-1601 (1997).</w:t>
      </w:r>
    </w:p>
    <w:p w14:paraId="03775BFA" w14:textId="4A655B1E"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5</w:t>
      </w:r>
      <w:r w:rsidRPr="006D1D65">
        <w:rPr>
          <w:rFonts w:ascii="Calibri" w:hAnsi="Calibri" w:cs="Calibri"/>
          <w:noProof/>
          <w:sz w:val="24"/>
          <w:szCs w:val="24"/>
        </w:rPr>
        <w:tab/>
        <w:t xml:space="preserve">Niimi, M. The technique for heterotopic cardiac transplantation in mice: experience of </w:t>
      </w:r>
      <w:r w:rsidRPr="006D1D65">
        <w:rPr>
          <w:rFonts w:ascii="Calibri" w:hAnsi="Calibri" w:cs="Calibri"/>
          <w:noProof/>
          <w:sz w:val="24"/>
          <w:szCs w:val="24"/>
        </w:rPr>
        <w:lastRenderedPageBreak/>
        <w:t xml:space="preserve">3000 operations by one surgeon. </w:t>
      </w:r>
      <w:r w:rsidR="00B437F6">
        <w:rPr>
          <w:rFonts w:ascii="Calibri" w:hAnsi="Calibri" w:cs="Calibri"/>
          <w:i/>
          <w:noProof/>
          <w:sz w:val="24"/>
          <w:szCs w:val="24"/>
        </w:rPr>
        <w:t>Journal of Heart and Lung Transplantation</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20</w:t>
      </w:r>
      <w:r w:rsidRPr="006D1D65">
        <w:rPr>
          <w:rFonts w:ascii="Calibri" w:hAnsi="Calibri" w:cs="Calibri"/>
          <w:noProof/>
          <w:sz w:val="24"/>
          <w:szCs w:val="24"/>
        </w:rPr>
        <w:t xml:space="preserve"> (10), 1123-1128 (2001).</w:t>
      </w:r>
    </w:p>
    <w:p w14:paraId="2AA987D3" w14:textId="4FD3A8C6"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6</w:t>
      </w:r>
      <w:r w:rsidRPr="006D1D65">
        <w:rPr>
          <w:rFonts w:ascii="Calibri" w:hAnsi="Calibri" w:cs="Calibri"/>
          <w:noProof/>
          <w:sz w:val="24"/>
          <w:szCs w:val="24"/>
        </w:rPr>
        <w:tab/>
        <w:t>Wang, K., Zhang, N.</w:t>
      </w:r>
      <w:r w:rsidR="00B437F6">
        <w:rPr>
          <w:rFonts w:ascii="Calibri" w:hAnsi="Calibri" w:cs="Calibri"/>
          <w:noProof/>
          <w:sz w:val="24"/>
          <w:szCs w:val="24"/>
        </w:rPr>
        <w:t xml:space="preserve">, </w:t>
      </w:r>
      <w:r w:rsidRPr="006D1D65">
        <w:rPr>
          <w:rFonts w:ascii="Calibri" w:hAnsi="Calibri" w:cs="Calibri"/>
          <w:noProof/>
          <w:sz w:val="24"/>
          <w:szCs w:val="24"/>
        </w:rPr>
        <w:t xml:space="preserve">Li, H. Improved technique of mouse heterotopic heart graft retransplantation. </w:t>
      </w:r>
      <w:r w:rsidRPr="006D1D65">
        <w:rPr>
          <w:rFonts w:ascii="Calibri" w:hAnsi="Calibri" w:cs="Calibri"/>
          <w:i/>
          <w:noProof/>
          <w:sz w:val="24"/>
          <w:szCs w:val="24"/>
        </w:rPr>
        <w:t>Microsurgery.</w:t>
      </w:r>
      <w:r w:rsidRPr="006D1D65">
        <w:rPr>
          <w:rFonts w:ascii="Calibri" w:hAnsi="Calibri" w:cs="Calibri"/>
          <w:noProof/>
          <w:sz w:val="24"/>
          <w:szCs w:val="24"/>
        </w:rPr>
        <w:t xml:space="preserve"> </w:t>
      </w:r>
      <w:r w:rsidRPr="006D1D65">
        <w:rPr>
          <w:rFonts w:ascii="Calibri" w:hAnsi="Calibri" w:cs="Calibri"/>
          <w:b/>
          <w:noProof/>
          <w:sz w:val="24"/>
          <w:szCs w:val="24"/>
        </w:rPr>
        <w:t>26</w:t>
      </w:r>
      <w:r w:rsidRPr="006D1D65">
        <w:rPr>
          <w:rFonts w:ascii="Calibri" w:hAnsi="Calibri" w:cs="Calibri"/>
          <w:noProof/>
          <w:sz w:val="24"/>
          <w:szCs w:val="24"/>
        </w:rPr>
        <w:t xml:space="preserve"> (3), 200-202 (2006).</w:t>
      </w:r>
    </w:p>
    <w:p w14:paraId="4710A5C1" w14:textId="22242997"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7</w:t>
      </w:r>
      <w:r w:rsidRPr="006D1D65">
        <w:rPr>
          <w:rFonts w:ascii="Calibri" w:hAnsi="Calibri" w:cs="Calibri"/>
          <w:noProof/>
          <w:sz w:val="24"/>
          <w:szCs w:val="24"/>
        </w:rPr>
        <w:tab/>
        <w:t>Plenter, R. J.</w:t>
      </w:r>
      <w:r w:rsidR="00B437F6">
        <w:rPr>
          <w:rFonts w:ascii="Calibri" w:hAnsi="Calibri" w:cs="Calibri"/>
          <w:noProof/>
          <w:sz w:val="24"/>
          <w:szCs w:val="24"/>
        </w:rPr>
        <w:t xml:space="preserve">, </w:t>
      </w:r>
      <w:r w:rsidRPr="006D1D65">
        <w:rPr>
          <w:rFonts w:ascii="Calibri" w:hAnsi="Calibri" w:cs="Calibri"/>
          <w:noProof/>
          <w:sz w:val="24"/>
          <w:szCs w:val="24"/>
        </w:rPr>
        <w:t xml:space="preserve">Grazia, T. J. Murine heterotopic heart transplant technique. </w:t>
      </w:r>
      <w:r w:rsidR="00B437F6">
        <w:rPr>
          <w:rFonts w:ascii="Calibri" w:hAnsi="Calibri" w:cs="Calibri"/>
          <w:i/>
          <w:noProof/>
          <w:sz w:val="24"/>
          <w:szCs w:val="24"/>
        </w:rPr>
        <w:t>Journal of Visualized Experiments</w:t>
      </w:r>
      <w:r w:rsidRPr="006D1D65">
        <w:rPr>
          <w:rFonts w:ascii="Calibri" w:hAnsi="Calibri" w:cs="Calibri"/>
          <w:i/>
          <w:noProof/>
          <w:sz w:val="24"/>
          <w:szCs w:val="24"/>
        </w:rPr>
        <w:t>.</w:t>
      </w:r>
      <w:r w:rsidRPr="006D1D65">
        <w:rPr>
          <w:rFonts w:ascii="Calibri" w:hAnsi="Calibri" w:cs="Calibri"/>
          <w:noProof/>
          <w:sz w:val="24"/>
          <w:szCs w:val="24"/>
        </w:rPr>
        <w:t xml:space="preserve"> (89)</w:t>
      </w:r>
      <w:r w:rsidR="00B437F6">
        <w:rPr>
          <w:rFonts w:ascii="Calibri" w:hAnsi="Calibri" w:cs="Calibri"/>
          <w:noProof/>
          <w:sz w:val="24"/>
          <w:szCs w:val="24"/>
        </w:rPr>
        <w:t xml:space="preserve"> </w:t>
      </w:r>
      <w:r w:rsidRPr="006D1D65">
        <w:rPr>
          <w:rFonts w:ascii="Calibri" w:hAnsi="Calibri" w:cs="Calibri"/>
          <w:noProof/>
          <w:sz w:val="24"/>
          <w:szCs w:val="24"/>
        </w:rPr>
        <w:t>(2014).</w:t>
      </w:r>
    </w:p>
    <w:p w14:paraId="60026358" w14:textId="5110911A"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8</w:t>
      </w:r>
      <w:r w:rsidRPr="006D1D65">
        <w:rPr>
          <w:rFonts w:ascii="Calibri" w:hAnsi="Calibri" w:cs="Calibri"/>
          <w:noProof/>
          <w:sz w:val="24"/>
          <w:szCs w:val="24"/>
        </w:rPr>
        <w:tab/>
        <w:t>Ratschiller, T.</w:t>
      </w:r>
      <w:r w:rsidRPr="006D1D65">
        <w:rPr>
          <w:rFonts w:ascii="Calibri" w:hAnsi="Calibri" w:cs="Calibri"/>
          <w:i/>
          <w:noProof/>
          <w:sz w:val="24"/>
          <w:szCs w:val="24"/>
        </w:rPr>
        <w:t xml:space="preserve"> </w:t>
      </w:r>
      <w:r w:rsidR="00B437F6" w:rsidRPr="00B437F6">
        <w:rPr>
          <w:rFonts w:ascii="Calibri" w:hAnsi="Calibri" w:cs="Calibri"/>
          <w:noProof/>
          <w:sz w:val="24"/>
          <w:szCs w:val="24"/>
        </w:rPr>
        <w:t>et al.</w:t>
      </w:r>
      <w:r w:rsidRPr="006D1D65">
        <w:rPr>
          <w:rFonts w:ascii="Calibri" w:hAnsi="Calibri" w:cs="Calibri"/>
          <w:noProof/>
          <w:sz w:val="24"/>
          <w:szCs w:val="24"/>
        </w:rPr>
        <w:t xml:space="preserve"> Heterotopic Cervical Heart Transplantation in Mice. </w:t>
      </w:r>
      <w:r w:rsidR="00B437F6">
        <w:rPr>
          <w:rFonts w:ascii="Calibri" w:hAnsi="Calibri" w:cs="Calibri"/>
          <w:i/>
          <w:noProof/>
          <w:sz w:val="24"/>
          <w:szCs w:val="24"/>
        </w:rPr>
        <w:t>Journal of Visualized Experiments</w:t>
      </w:r>
      <w:r w:rsidRPr="006D1D65">
        <w:rPr>
          <w:rFonts w:ascii="Calibri" w:hAnsi="Calibri" w:cs="Calibri"/>
          <w:i/>
          <w:noProof/>
          <w:sz w:val="24"/>
          <w:szCs w:val="24"/>
        </w:rPr>
        <w:t>.</w:t>
      </w:r>
      <w:r w:rsidRPr="006D1D65">
        <w:rPr>
          <w:rFonts w:ascii="Calibri" w:hAnsi="Calibri" w:cs="Calibri"/>
          <w:noProof/>
          <w:sz w:val="24"/>
          <w:szCs w:val="24"/>
        </w:rPr>
        <w:t xml:space="preserve"> (102), e52907 (2015).</w:t>
      </w:r>
    </w:p>
    <w:p w14:paraId="2AE54A8F" w14:textId="35A0A741"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29</w:t>
      </w:r>
      <w:r w:rsidRPr="006D1D65">
        <w:rPr>
          <w:rFonts w:ascii="Calibri" w:hAnsi="Calibri" w:cs="Calibri"/>
          <w:noProof/>
          <w:sz w:val="24"/>
          <w:szCs w:val="24"/>
        </w:rPr>
        <w:tab/>
        <w:t>Zhou, Y., Gu, X., Xiang, J., Qian, S.</w:t>
      </w:r>
      <w:r w:rsidR="00B437F6">
        <w:rPr>
          <w:rFonts w:ascii="Calibri" w:hAnsi="Calibri" w:cs="Calibri"/>
          <w:noProof/>
          <w:sz w:val="24"/>
          <w:szCs w:val="24"/>
        </w:rPr>
        <w:t xml:space="preserve">, </w:t>
      </w:r>
      <w:r w:rsidRPr="006D1D65">
        <w:rPr>
          <w:rFonts w:ascii="Calibri" w:hAnsi="Calibri" w:cs="Calibri"/>
          <w:noProof/>
          <w:sz w:val="24"/>
          <w:szCs w:val="24"/>
        </w:rPr>
        <w:t xml:space="preserve">Chen, Z. A comparative study on suture versus cuff anastomosis in mouse cervical cardiac transplant. </w:t>
      </w:r>
      <w:r w:rsidR="00B437F6">
        <w:rPr>
          <w:rFonts w:ascii="Calibri" w:hAnsi="Calibri" w:cs="Calibri"/>
          <w:i/>
          <w:noProof/>
          <w:sz w:val="24"/>
          <w:szCs w:val="24"/>
        </w:rPr>
        <w:t>Experimental and Clinical Transplantation</w:t>
      </w:r>
      <w:r w:rsidRPr="006D1D65">
        <w:rPr>
          <w:rFonts w:ascii="Calibri" w:hAnsi="Calibri" w:cs="Calibri"/>
          <w:i/>
          <w:noProof/>
          <w:sz w:val="24"/>
          <w:szCs w:val="24"/>
        </w:rPr>
        <w:t>.</w:t>
      </w:r>
      <w:r w:rsidRPr="006D1D65">
        <w:rPr>
          <w:rFonts w:ascii="Calibri" w:hAnsi="Calibri" w:cs="Calibri"/>
          <w:noProof/>
          <w:sz w:val="24"/>
          <w:szCs w:val="24"/>
        </w:rPr>
        <w:t xml:space="preserve"> </w:t>
      </w:r>
      <w:r w:rsidRPr="006D1D65">
        <w:rPr>
          <w:rFonts w:ascii="Calibri" w:hAnsi="Calibri" w:cs="Calibri"/>
          <w:b/>
          <w:noProof/>
          <w:sz w:val="24"/>
          <w:szCs w:val="24"/>
        </w:rPr>
        <w:t>8</w:t>
      </w:r>
      <w:r w:rsidRPr="006D1D65">
        <w:rPr>
          <w:rFonts w:ascii="Calibri" w:hAnsi="Calibri" w:cs="Calibri"/>
          <w:noProof/>
          <w:sz w:val="24"/>
          <w:szCs w:val="24"/>
        </w:rPr>
        <w:t xml:space="preserve"> (3), 245-249 (2010).</w:t>
      </w:r>
    </w:p>
    <w:p w14:paraId="4DDACA32" w14:textId="63638140" w:rsidR="00EF7A49" w:rsidRPr="006D1D65" w:rsidRDefault="00EF7A49" w:rsidP="00EF7A49">
      <w:pPr>
        <w:pStyle w:val="EndNoteBibliography"/>
        <w:ind w:left="720" w:hanging="720"/>
        <w:rPr>
          <w:rFonts w:ascii="Calibri" w:hAnsi="Calibri" w:cs="Calibri"/>
          <w:noProof/>
          <w:sz w:val="24"/>
          <w:szCs w:val="24"/>
        </w:rPr>
      </w:pPr>
      <w:r w:rsidRPr="006D1D65">
        <w:rPr>
          <w:rFonts w:ascii="Calibri" w:hAnsi="Calibri" w:cs="Calibri"/>
          <w:noProof/>
          <w:sz w:val="24"/>
          <w:szCs w:val="24"/>
        </w:rPr>
        <w:t>30</w:t>
      </w:r>
      <w:r w:rsidRPr="006D1D65">
        <w:rPr>
          <w:rFonts w:ascii="Calibri" w:hAnsi="Calibri" w:cs="Calibri"/>
          <w:noProof/>
          <w:sz w:val="24"/>
          <w:szCs w:val="24"/>
        </w:rPr>
        <w:tab/>
        <w:t>Fukunaga, N., Bissoondath, V.</w:t>
      </w:r>
      <w:r w:rsidR="00B437F6">
        <w:rPr>
          <w:rFonts w:ascii="Calibri" w:hAnsi="Calibri" w:cs="Calibri"/>
          <w:noProof/>
          <w:sz w:val="24"/>
          <w:szCs w:val="24"/>
        </w:rPr>
        <w:t xml:space="preserve">, </w:t>
      </w:r>
      <w:r w:rsidRPr="006D1D65">
        <w:rPr>
          <w:rFonts w:ascii="Calibri" w:hAnsi="Calibri" w:cs="Calibri"/>
          <w:noProof/>
          <w:sz w:val="24"/>
          <w:szCs w:val="24"/>
        </w:rPr>
        <w:t xml:space="preserve">Rao, V. Submandibular Gland-preserving Technique for Heterotopic Cervical Heart Transplantation in Mice. </w:t>
      </w:r>
      <w:r w:rsidRPr="006D1D65">
        <w:rPr>
          <w:rFonts w:ascii="Calibri" w:hAnsi="Calibri" w:cs="Calibri"/>
          <w:i/>
          <w:noProof/>
          <w:sz w:val="24"/>
          <w:szCs w:val="24"/>
        </w:rPr>
        <w:t>Transplantation.</w:t>
      </w:r>
      <w:r w:rsidRPr="006D1D65">
        <w:rPr>
          <w:rFonts w:ascii="Calibri" w:hAnsi="Calibri" w:cs="Calibri"/>
          <w:noProof/>
          <w:sz w:val="24"/>
          <w:szCs w:val="24"/>
        </w:rPr>
        <w:t xml:space="preserve"> </w:t>
      </w:r>
      <w:r w:rsidRPr="006D1D65">
        <w:rPr>
          <w:rFonts w:ascii="Calibri" w:hAnsi="Calibri" w:cs="Calibri"/>
          <w:b/>
          <w:noProof/>
          <w:sz w:val="24"/>
          <w:szCs w:val="24"/>
        </w:rPr>
        <w:t>102</w:t>
      </w:r>
      <w:r w:rsidRPr="006D1D65">
        <w:rPr>
          <w:rFonts w:ascii="Calibri" w:hAnsi="Calibri" w:cs="Calibri"/>
          <w:noProof/>
          <w:sz w:val="24"/>
          <w:szCs w:val="24"/>
        </w:rPr>
        <w:t xml:space="preserve"> (11), e464-e465 (2018).</w:t>
      </w:r>
    </w:p>
    <w:p w14:paraId="07DCF19F" w14:textId="19E21330" w:rsidR="009F659A" w:rsidRPr="006D1D65" w:rsidRDefault="00685261" w:rsidP="00C62215">
      <w:pPr>
        <w:rPr>
          <w:color w:val="808080" w:themeColor="background1" w:themeShade="80"/>
        </w:rPr>
      </w:pPr>
      <w:r w:rsidRPr="006D1D65">
        <w:fldChar w:fldCharType="end"/>
      </w:r>
    </w:p>
    <w:sectPr w:rsidR="009F659A" w:rsidRPr="006D1D65" w:rsidSect="00B81B15">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E48CC3" w14:textId="77777777" w:rsidR="00796C94" w:rsidRDefault="00796C94" w:rsidP="00621C4E">
      <w:r>
        <w:separator/>
      </w:r>
    </w:p>
  </w:endnote>
  <w:endnote w:type="continuationSeparator" w:id="0">
    <w:p w14:paraId="1FFCF786" w14:textId="77777777" w:rsidR="00796C94" w:rsidRDefault="00796C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F2E0D4F" w:rsidR="008A4717" w:rsidRDefault="008A471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8A4717" w:rsidRPr="00494F77" w:rsidRDefault="008A471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A4717" w:rsidRDefault="008A47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D76A59" w14:textId="77777777" w:rsidR="00796C94" w:rsidRDefault="00796C94" w:rsidP="00621C4E">
      <w:r>
        <w:separator/>
      </w:r>
    </w:p>
  </w:footnote>
  <w:footnote w:type="continuationSeparator" w:id="0">
    <w:p w14:paraId="4D57456E" w14:textId="77777777" w:rsidR="00796C94" w:rsidRDefault="00796C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A4717" w:rsidRPr="006F06E4" w:rsidRDefault="008A471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er0xz0x00zjetr9452psixz0wf5xsaeev&quot;&gt;My EndNote Library-转换&lt;record-ids&gt;&lt;item&gt;25&lt;/item&gt;&lt;item&gt;36&lt;/item&gt;&lt;item&gt;39&lt;/item&gt;&lt;item&gt;51&lt;/item&gt;&lt;item&gt;56&lt;/item&gt;&lt;item&gt;60&lt;/item&gt;&lt;item&gt;144&lt;/item&gt;&lt;item&gt;145&lt;/item&gt;&lt;item&gt;147&lt;/item&gt;&lt;item&gt;219&lt;/item&gt;&lt;item&gt;220&lt;/item&gt;&lt;item&gt;221&lt;/item&gt;&lt;item&gt;222&lt;/item&gt;&lt;item&gt;225&lt;/item&gt;&lt;item&gt;227&lt;/item&gt;&lt;item&gt;229&lt;/item&gt;&lt;item&gt;230&lt;/item&gt;&lt;item&gt;231&lt;/item&gt;&lt;item&gt;246&lt;/item&gt;&lt;item&gt;247&lt;/item&gt;&lt;item&gt;248&lt;/item&gt;&lt;item&gt;251&lt;/item&gt;&lt;item&gt;252&lt;/item&gt;&lt;item&gt;254&lt;/item&gt;&lt;item&gt;255&lt;/item&gt;&lt;item&gt;387&lt;/item&gt;&lt;item&gt;388&lt;/item&gt;&lt;item&gt;390&lt;/item&gt;&lt;item&gt;392&lt;/item&gt;&lt;item&gt;466&lt;/item&gt;&lt;item&gt;467&lt;/item&gt;&lt;/record-ids&gt;&lt;/item&gt;&lt;/Libraries&gt;"/>
  </w:docVars>
  <w:rsids>
    <w:rsidRoot w:val="00EE705F"/>
    <w:rsid w:val="00001169"/>
    <w:rsid w:val="00001717"/>
    <w:rsid w:val="00001806"/>
    <w:rsid w:val="00005815"/>
    <w:rsid w:val="000063D9"/>
    <w:rsid w:val="00007DBC"/>
    <w:rsid w:val="00007EA1"/>
    <w:rsid w:val="000100F0"/>
    <w:rsid w:val="000129B2"/>
    <w:rsid w:val="00012FF9"/>
    <w:rsid w:val="0001389C"/>
    <w:rsid w:val="00013AA3"/>
    <w:rsid w:val="00014314"/>
    <w:rsid w:val="00021434"/>
    <w:rsid w:val="00021774"/>
    <w:rsid w:val="00021DF3"/>
    <w:rsid w:val="00023869"/>
    <w:rsid w:val="00023DC3"/>
    <w:rsid w:val="00024598"/>
    <w:rsid w:val="000279B0"/>
    <w:rsid w:val="00032769"/>
    <w:rsid w:val="0003311E"/>
    <w:rsid w:val="0003585A"/>
    <w:rsid w:val="00037B58"/>
    <w:rsid w:val="000428D4"/>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2EFF"/>
    <w:rsid w:val="00093BC4"/>
    <w:rsid w:val="000943E6"/>
    <w:rsid w:val="00097929"/>
    <w:rsid w:val="000A1E80"/>
    <w:rsid w:val="000A3B70"/>
    <w:rsid w:val="000A5153"/>
    <w:rsid w:val="000A5DC7"/>
    <w:rsid w:val="000B10AE"/>
    <w:rsid w:val="000B30BF"/>
    <w:rsid w:val="000B566B"/>
    <w:rsid w:val="000B662E"/>
    <w:rsid w:val="000B7294"/>
    <w:rsid w:val="000B75D0"/>
    <w:rsid w:val="000B78F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1D2"/>
    <w:rsid w:val="00112EEB"/>
    <w:rsid w:val="0011462A"/>
    <w:rsid w:val="001173FF"/>
    <w:rsid w:val="0012563A"/>
    <w:rsid w:val="00125D36"/>
    <w:rsid w:val="001264DE"/>
    <w:rsid w:val="001313A7"/>
    <w:rsid w:val="0013276F"/>
    <w:rsid w:val="00133C60"/>
    <w:rsid w:val="0013621E"/>
    <w:rsid w:val="0013642E"/>
    <w:rsid w:val="00137DFB"/>
    <w:rsid w:val="001415DA"/>
    <w:rsid w:val="00142EFE"/>
    <w:rsid w:val="00152A23"/>
    <w:rsid w:val="00162CB7"/>
    <w:rsid w:val="001665C9"/>
    <w:rsid w:val="00166F32"/>
    <w:rsid w:val="00171E5B"/>
    <w:rsid w:val="00171F94"/>
    <w:rsid w:val="00173E8E"/>
    <w:rsid w:val="00175D4E"/>
    <w:rsid w:val="0017668A"/>
    <w:rsid w:val="001766FE"/>
    <w:rsid w:val="001771E7"/>
    <w:rsid w:val="00183FC5"/>
    <w:rsid w:val="001854B8"/>
    <w:rsid w:val="00190242"/>
    <w:rsid w:val="001911FF"/>
    <w:rsid w:val="00192006"/>
    <w:rsid w:val="00193180"/>
    <w:rsid w:val="00196792"/>
    <w:rsid w:val="001B1519"/>
    <w:rsid w:val="001B2E2D"/>
    <w:rsid w:val="001B5CD2"/>
    <w:rsid w:val="001C0BEE"/>
    <w:rsid w:val="001C1832"/>
    <w:rsid w:val="001C1E49"/>
    <w:rsid w:val="001C27C1"/>
    <w:rsid w:val="001C2A98"/>
    <w:rsid w:val="001C4D95"/>
    <w:rsid w:val="001D3D7D"/>
    <w:rsid w:val="001D3FFF"/>
    <w:rsid w:val="001D5E6A"/>
    <w:rsid w:val="001D625F"/>
    <w:rsid w:val="001D68A4"/>
    <w:rsid w:val="001D7576"/>
    <w:rsid w:val="001E0E3F"/>
    <w:rsid w:val="001E14A0"/>
    <w:rsid w:val="001E7376"/>
    <w:rsid w:val="001F10DA"/>
    <w:rsid w:val="001F225C"/>
    <w:rsid w:val="00201CFA"/>
    <w:rsid w:val="0020220D"/>
    <w:rsid w:val="00202448"/>
    <w:rsid w:val="00202D15"/>
    <w:rsid w:val="00205B3F"/>
    <w:rsid w:val="00212DBA"/>
    <w:rsid w:val="00212EAE"/>
    <w:rsid w:val="00214BEE"/>
    <w:rsid w:val="002163B5"/>
    <w:rsid w:val="002205B8"/>
    <w:rsid w:val="00225720"/>
    <w:rsid w:val="002259E5"/>
    <w:rsid w:val="00226140"/>
    <w:rsid w:val="002274F3"/>
    <w:rsid w:val="0023094C"/>
    <w:rsid w:val="002327D9"/>
    <w:rsid w:val="00234BE3"/>
    <w:rsid w:val="00235A90"/>
    <w:rsid w:val="00241E48"/>
    <w:rsid w:val="0024214E"/>
    <w:rsid w:val="00242623"/>
    <w:rsid w:val="00244A2D"/>
    <w:rsid w:val="00246735"/>
    <w:rsid w:val="0024677B"/>
    <w:rsid w:val="00250558"/>
    <w:rsid w:val="002605D1"/>
    <w:rsid w:val="00260652"/>
    <w:rsid w:val="002608F8"/>
    <w:rsid w:val="00261F25"/>
    <w:rsid w:val="002648A9"/>
    <w:rsid w:val="0026536F"/>
    <w:rsid w:val="0026553C"/>
    <w:rsid w:val="00267DD5"/>
    <w:rsid w:val="002731CD"/>
    <w:rsid w:val="00273C71"/>
    <w:rsid w:val="00274A0A"/>
    <w:rsid w:val="00277593"/>
    <w:rsid w:val="00280909"/>
    <w:rsid w:val="00280918"/>
    <w:rsid w:val="00282AF6"/>
    <w:rsid w:val="00283EE6"/>
    <w:rsid w:val="0028596A"/>
    <w:rsid w:val="00287085"/>
    <w:rsid w:val="00290AF9"/>
    <w:rsid w:val="002934F0"/>
    <w:rsid w:val="002967CF"/>
    <w:rsid w:val="00297788"/>
    <w:rsid w:val="002A0F2D"/>
    <w:rsid w:val="002A3285"/>
    <w:rsid w:val="002A484B"/>
    <w:rsid w:val="002A5287"/>
    <w:rsid w:val="002A64A6"/>
    <w:rsid w:val="002B046E"/>
    <w:rsid w:val="002B3301"/>
    <w:rsid w:val="002C47D4"/>
    <w:rsid w:val="002D0F38"/>
    <w:rsid w:val="002D262E"/>
    <w:rsid w:val="002D77E3"/>
    <w:rsid w:val="002F2859"/>
    <w:rsid w:val="002F6E3C"/>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6C0"/>
    <w:rsid w:val="00340DFD"/>
    <w:rsid w:val="00344954"/>
    <w:rsid w:val="00350CD7"/>
    <w:rsid w:val="003549AF"/>
    <w:rsid w:val="00360C17"/>
    <w:rsid w:val="003621C6"/>
    <w:rsid w:val="003622B8"/>
    <w:rsid w:val="00366B76"/>
    <w:rsid w:val="00373051"/>
    <w:rsid w:val="00373B8F"/>
    <w:rsid w:val="00376D95"/>
    <w:rsid w:val="00377FBB"/>
    <w:rsid w:val="00385140"/>
    <w:rsid w:val="00393CC7"/>
    <w:rsid w:val="003971F7"/>
    <w:rsid w:val="003A16FC"/>
    <w:rsid w:val="003A4FCD"/>
    <w:rsid w:val="003B0944"/>
    <w:rsid w:val="003B1593"/>
    <w:rsid w:val="003B4381"/>
    <w:rsid w:val="003C1043"/>
    <w:rsid w:val="003C1A30"/>
    <w:rsid w:val="003C6779"/>
    <w:rsid w:val="003D28A5"/>
    <w:rsid w:val="003D2998"/>
    <w:rsid w:val="003D2F0A"/>
    <w:rsid w:val="003D3891"/>
    <w:rsid w:val="003D5D84"/>
    <w:rsid w:val="003E0F4F"/>
    <w:rsid w:val="003E18AC"/>
    <w:rsid w:val="003E210B"/>
    <w:rsid w:val="003E2A12"/>
    <w:rsid w:val="003E3384"/>
    <w:rsid w:val="003E3CA4"/>
    <w:rsid w:val="003E548E"/>
    <w:rsid w:val="0040711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D4C"/>
    <w:rsid w:val="0044434C"/>
    <w:rsid w:val="0044456B"/>
    <w:rsid w:val="00447BD1"/>
    <w:rsid w:val="004507F3"/>
    <w:rsid w:val="00450AF4"/>
    <w:rsid w:val="00452CD5"/>
    <w:rsid w:val="00456A57"/>
    <w:rsid w:val="004607DE"/>
    <w:rsid w:val="00466DA2"/>
    <w:rsid w:val="004671C7"/>
    <w:rsid w:val="004675F2"/>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47C"/>
    <w:rsid w:val="004B2F00"/>
    <w:rsid w:val="004B6E31"/>
    <w:rsid w:val="004B7A28"/>
    <w:rsid w:val="004C1D66"/>
    <w:rsid w:val="004C31D7"/>
    <w:rsid w:val="004C4AD2"/>
    <w:rsid w:val="004C4D67"/>
    <w:rsid w:val="004C6981"/>
    <w:rsid w:val="004C69DA"/>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3C03"/>
    <w:rsid w:val="00514D40"/>
    <w:rsid w:val="00517C3A"/>
    <w:rsid w:val="00527BF4"/>
    <w:rsid w:val="005324BE"/>
    <w:rsid w:val="00534F6C"/>
    <w:rsid w:val="00535994"/>
    <w:rsid w:val="0053646D"/>
    <w:rsid w:val="00540AAD"/>
    <w:rsid w:val="00543DDC"/>
    <w:rsid w:val="00543EC1"/>
    <w:rsid w:val="00546458"/>
    <w:rsid w:val="00547716"/>
    <w:rsid w:val="0055087C"/>
    <w:rsid w:val="00553413"/>
    <w:rsid w:val="00555983"/>
    <w:rsid w:val="00560E31"/>
    <w:rsid w:val="00561BDA"/>
    <w:rsid w:val="005632BB"/>
    <w:rsid w:val="00566F9C"/>
    <w:rsid w:val="00572EEC"/>
    <w:rsid w:val="00581B23"/>
    <w:rsid w:val="0058219C"/>
    <w:rsid w:val="00584F51"/>
    <w:rsid w:val="005860E0"/>
    <w:rsid w:val="0058707F"/>
    <w:rsid w:val="00591DBD"/>
    <w:rsid w:val="005931FE"/>
    <w:rsid w:val="005A0028"/>
    <w:rsid w:val="005A0ACC"/>
    <w:rsid w:val="005B0072"/>
    <w:rsid w:val="005B0732"/>
    <w:rsid w:val="005B2A82"/>
    <w:rsid w:val="005B38A0"/>
    <w:rsid w:val="005B491C"/>
    <w:rsid w:val="005B4DBF"/>
    <w:rsid w:val="005B5DE2"/>
    <w:rsid w:val="005B674C"/>
    <w:rsid w:val="005C24F2"/>
    <w:rsid w:val="005C594E"/>
    <w:rsid w:val="005C7561"/>
    <w:rsid w:val="005D1E57"/>
    <w:rsid w:val="005D2F57"/>
    <w:rsid w:val="005D34F6"/>
    <w:rsid w:val="005D4F1A"/>
    <w:rsid w:val="005E0D6C"/>
    <w:rsid w:val="005E1884"/>
    <w:rsid w:val="005E7F3E"/>
    <w:rsid w:val="005F373A"/>
    <w:rsid w:val="005F4F87"/>
    <w:rsid w:val="005F5DF8"/>
    <w:rsid w:val="005F6B0E"/>
    <w:rsid w:val="005F760E"/>
    <w:rsid w:val="005F7B1D"/>
    <w:rsid w:val="0060222A"/>
    <w:rsid w:val="00602EEA"/>
    <w:rsid w:val="006070C4"/>
    <w:rsid w:val="00610C21"/>
    <w:rsid w:val="00611907"/>
    <w:rsid w:val="00613116"/>
    <w:rsid w:val="006202A6"/>
    <w:rsid w:val="0062054B"/>
    <w:rsid w:val="00621C4E"/>
    <w:rsid w:val="00624EAE"/>
    <w:rsid w:val="00626930"/>
    <w:rsid w:val="00626EBE"/>
    <w:rsid w:val="006305D7"/>
    <w:rsid w:val="00632F63"/>
    <w:rsid w:val="00633A01"/>
    <w:rsid w:val="00633B97"/>
    <w:rsid w:val="006341F7"/>
    <w:rsid w:val="00634585"/>
    <w:rsid w:val="00635014"/>
    <w:rsid w:val="006369CE"/>
    <w:rsid w:val="006411CA"/>
    <w:rsid w:val="0064465F"/>
    <w:rsid w:val="0064556F"/>
    <w:rsid w:val="0064605E"/>
    <w:rsid w:val="006619C8"/>
    <w:rsid w:val="00670B57"/>
    <w:rsid w:val="00671710"/>
    <w:rsid w:val="00673414"/>
    <w:rsid w:val="00676079"/>
    <w:rsid w:val="00676ECD"/>
    <w:rsid w:val="00677D0A"/>
    <w:rsid w:val="0068185F"/>
    <w:rsid w:val="00685261"/>
    <w:rsid w:val="00697E5C"/>
    <w:rsid w:val="006A01CF"/>
    <w:rsid w:val="006A60DD"/>
    <w:rsid w:val="006B0679"/>
    <w:rsid w:val="006B074C"/>
    <w:rsid w:val="006B3B84"/>
    <w:rsid w:val="006B4E7C"/>
    <w:rsid w:val="006B5D8C"/>
    <w:rsid w:val="006B72D4"/>
    <w:rsid w:val="006C11CC"/>
    <w:rsid w:val="006C1AEB"/>
    <w:rsid w:val="006C57FE"/>
    <w:rsid w:val="006C668E"/>
    <w:rsid w:val="006D1D65"/>
    <w:rsid w:val="006E4B63"/>
    <w:rsid w:val="006F06E4"/>
    <w:rsid w:val="006F7B41"/>
    <w:rsid w:val="00702B5D"/>
    <w:rsid w:val="00703EBE"/>
    <w:rsid w:val="00703ED2"/>
    <w:rsid w:val="007066EB"/>
    <w:rsid w:val="00707B8D"/>
    <w:rsid w:val="00713636"/>
    <w:rsid w:val="00714B8C"/>
    <w:rsid w:val="0071675D"/>
    <w:rsid w:val="00717736"/>
    <w:rsid w:val="00732B47"/>
    <w:rsid w:val="00735CF5"/>
    <w:rsid w:val="0074063A"/>
    <w:rsid w:val="00742AA4"/>
    <w:rsid w:val="00743BA1"/>
    <w:rsid w:val="00745F1E"/>
    <w:rsid w:val="00746495"/>
    <w:rsid w:val="0075140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872BD"/>
    <w:rsid w:val="007931DF"/>
    <w:rsid w:val="0079401D"/>
    <w:rsid w:val="00796C94"/>
    <w:rsid w:val="007A0172"/>
    <w:rsid w:val="007A1804"/>
    <w:rsid w:val="007A2511"/>
    <w:rsid w:val="007A260E"/>
    <w:rsid w:val="007A4D4C"/>
    <w:rsid w:val="007A4DD6"/>
    <w:rsid w:val="007A5CB9"/>
    <w:rsid w:val="007B20AE"/>
    <w:rsid w:val="007B6B07"/>
    <w:rsid w:val="007B6D43"/>
    <w:rsid w:val="007B749A"/>
    <w:rsid w:val="007B7C6E"/>
    <w:rsid w:val="007D062C"/>
    <w:rsid w:val="007D44D7"/>
    <w:rsid w:val="007D621A"/>
    <w:rsid w:val="007E058A"/>
    <w:rsid w:val="007E2887"/>
    <w:rsid w:val="007E5278"/>
    <w:rsid w:val="007E749C"/>
    <w:rsid w:val="007F1B5C"/>
    <w:rsid w:val="007F2D6A"/>
    <w:rsid w:val="00801257"/>
    <w:rsid w:val="00803B0A"/>
    <w:rsid w:val="00804DED"/>
    <w:rsid w:val="00805B96"/>
    <w:rsid w:val="008105BE"/>
    <w:rsid w:val="008115A5"/>
    <w:rsid w:val="00811D46"/>
    <w:rsid w:val="0081415D"/>
    <w:rsid w:val="00817F14"/>
    <w:rsid w:val="00820229"/>
    <w:rsid w:val="00822448"/>
    <w:rsid w:val="00822ABE"/>
    <w:rsid w:val="008244D1"/>
    <w:rsid w:val="00824655"/>
    <w:rsid w:val="00827F51"/>
    <w:rsid w:val="0083104E"/>
    <w:rsid w:val="008343BE"/>
    <w:rsid w:val="00836535"/>
    <w:rsid w:val="00836DF7"/>
    <w:rsid w:val="00840FB4"/>
    <w:rsid w:val="008410B2"/>
    <w:rsid w:val="008500A0"/>
    <w:rsid w:val="008524E5"/>
    <w:rsid w:val="0085351C"/>
    <w:rsid w:val="0085435A"/>
    <w:rsid w:val="008549CA"/>
    <w:rsid w:val="008556C3"/>
    <w:rsid w:val="0085687C"/>
    <w:rsid w:val="008601CC"/>
    <w:rsid w:val="00862B58"/>
    <w:rsid w:val="0086646B"/>
    <w:rsid w:val="008706C5"/>
    <w:rsid w:val="00873707"/>
    <w:rsid w:val="00874B20"/>
    <w:rsid w:val="008757C6"/>
    <w:rsid w:val="008763E1"/>
    <w:rsid w:val="0087775C"/>
    <w:rsid w:val="00877EC8"/>
    <w:rsid w:val="00880F36"/>
    <w:rsid w:val="00885530"/>
    <w:rsid w:val="00886E1F"/>
    <w:rsid w:val="008910D1"/>
    <w:rsid w:val="0089296C"/>
    <w:rsid w:val="00896ABD"/>
    <w:rsid w:val="00897AB6"/>
    <w:rsid w:val="008A3380"/>
    <w:rsid w:val="008A4717"/>
    <w:rsid w:val="008A7A9C"/>
    <w:rsid w:val="008B3ECA"/>
    <w:rsid w:val="008B5218"/>
    <w:rsid w:val="008B7102"/>
    <w:rsid w:val="008C3B7D"/>
    <w:rsid w:val="008D0F90"/>
    <w:rsid w:val="008D3715"/>
    <w:rsid w:val="008D5465"/>
    <w:rsid w:val="008D5E61"/>
    <w:rsid w:val="008D7EB7"/>
    <w:rsid w:val="008D7EC5"/>
    <w:rsid w:val="008E3684"/>
    <w:rsid w:val="008E4658"/>
    <w:rsid w:val="008E57F5"/>
    <w:rsid w:val="008E7606"/>
    <w:rsid w:val="008F1DAA"/>
    <w:rsid w:val="008F3EBD"/>
    <w:rsid w:val="008F60B2"/>
    <w:rsid w:val="008F7C41"/>
    <w:rsid w:val="00902A15"/>
    <w:rsid w:val="00902C2B"/>
    <w:rsid w:val="009031E2"/>
    <w:rsid w:val="0091276C"/>
    <w:rsid w:val="009165AC"/>
    <w:rsid w:val="00916FFC"/>
    <w:rsid w:val="0092053F"/>
    <w:rsid w:val="0092340A"/>
    <w:rsid w:val="0092652B"/>
    <w:rsid w:val="009313D9"/>
    <w:rsid w:val="009336C1"/>
    <w:rsid w:val="00935B7F"/>
    <w:rsid w:val="00941293"/>
    <w:rsid w:val="0094182C"/>
    <w:rsid w:val="00946372"/>
    <w:rsid w:val="00947CA8"/>
    <w:rsid w:val="00950C17"/>
    <w:rsid w:val="00951FAF"/>
    <w:rsid w:val="00954740"/>
    <w:rsid w:val="00955AE5"/>
    <w:rsid w:val="00962E71"/>
    <w:rsid w:val="00963ABC"/>
    <w:rsid w:val="00965D21"/>
    <w:rsid w:val="00966EE3"/>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0E56"/>
    <w:rsid w:val="009B118B"/>
    <w:rsid w:val="009B1737"/>
    <w:rsid w:val="009B3D4B"/>
    <w:rsid w:val="009B5B99"/>
    <w:rsid w:val="009B6EFC"/>
    <w:rsid w:val="009C1FD0"/>
    <w:rsid w:val="009C2DF8"/>
    <w:rsid w:val="009C31BF"/>
    <w:rsid w:val="009C68B7"/>
    <w:rsid w:val="009D0834"/>
    <w:rsid w:val="009D0A1E"/>
    <w:rsid w:val="009D0BC3"/>
    <w:rsid w:val="009D2AE3"/>
    <w:rsid w:val="009D52BC"/>
    <w:rsid w:val="009D7D0A"/>
    <w:rsid w:val="009E09D9"/>
    <w:rsid w:val="009E28F7"/>
    <w:rsid w:val="009F01B1"/>
    <w:rsid w:val="009F0DBB"/>
    <w:rsid w:val="009F3887"/>
    <w:rsid w:val="009F659A"/>
    <w:rsid w:val="009F732B"/>
    <w:rsid w:val="00A01037"/>
    <w:rsid w:val="00A01FE0"/>
    <w:rsid w:val="00A06945"/>
    <w:rsid w:val="00A10656"/>
    <w:rsid w:val="00A113C0"/>
    <w:rsid w:val="00A12FA6"/>
    <w:rsid w:val="00A1339B"/>
    <w:rsid w:val="00A13546"/>
    <w:rsid w:val="00A14ABA"/>
    <w:rsid w:val="00A24CB6"/>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5110"/>
    <w:rsid w:val="00A81835"/>
    <w:rsid w:val="00A823D1"/>
    <w:rsid w:val="00A82C8A"/>
    <w:rsid w:val="00A8346B"/>
    <w:rsid w:val="00A852FF"/>
    <w:rsid w:val="00A86D37"/>
    <w:rsid w:val="00A87337"/>
    <w:rsid w:val="00A90C97"/>
    <w:rsid w:val="00A92DDC"/>
    <w:rsid w:val="00A960C8"/>
    <w:rsid w:val="00A96604"/>
    <w:rsid w:val="00AA03DF"/>
    <w:rsid w:val="00AA1B4F"/>
    <w:rsid w:val="00AA21D8"/>
    <w:rsid w:val="00AA268C"/>
    <w:rsid w:val="00AA271A"/>
    <w:rsid w:val="00AA3270"/>
    <w:rsid w:val="00AA54F3"/>
    <w:rsid w:val="00AA6645"/>
    <w:rsid w:val="00AA6B43"/>
    <w:rsid w:val="00AA720D"/>
    <w:rsid w:val="00AB367A"/>
    <w:rsid w:val="00AC01D1"/>
    <w:rsid w:val="00AC0AB2"/>
    <w:rsid w:val="00AC0E9F"/>
    <w:rsid w:val="00AC176F"/>
    <w:rsid w:val="00AC214B"/>
    <w:rsid w:val="00AC2D1D"/>
    <w:rsid w:val="00AC52A5"/>
    <w:rsid w:val="00AC57D0"/>
    <w:rsid w:val="00AC6EFD"/>
    <w:rsid w:val="00AC7151"/>
    <w:rsid w:val="00AD20DC"/>
    <w:rsid w:val="00AD460A"/>
    <w:rsid w:val="00AD6A05"/>
    <w:rsid w:val="00AE118B"/>
    <w:rsid w:val="00AE272B"/>
    <w:rsid w:val="00AE3E3A"/>
    <w:rsid w:val="00AE77B4"/>
    <w:rsid w:val="00AE7C1A"/>
    <w:rsid w:val="00AE7DF8"/>
    <w:rsid w:val="00AF0D9C"/>
    <w:rsid w:val="00AF13AB"/>
    <w:rsid w:val="00AF1D36"/>
    <w:rsid w:val="00AF2507"/>
    <w:rsid w:val="00AF280B"/>
    <w:rsid w:val="00AF515E"/>
    <w:rsid w:val="00AF5F75"/>
    <w:rsid w:val="00AF6001"/>
    <w:rsid w:val="00AF6005"/>
    <w:rsid w:val="00B013AD"/>
    <w:rsid w:val="00B01A16"/>
    <w:rsid w:val="00B07F45"/>
    <w:rsid w:val="00B1021A"/>
    <w:rsid w:val="00B1481A"/>
    <w:rsid w:val="00B15A1F"/>
    <w:rsid w:val="00B15FE9"/>
    <w:rsid w:val="00B2148A"/>
    <w:rsid w:val="00B220C2"/>
    <w:rsid w:val="00B25B32"/>
    <w:rsid w:val="00B32616"/>
    <w:rsid w:val="00B36C42"/>
    <w:rsid w:val="00B37748"/>
    <w:rsid w:val="00B42EA7"/>
    <w:rsid w:val="00B437F6"/>
    <w:rsid w:val="00B44772"/>
    <w:rsid w:val="00B506BC"/>
    <w:rsid w:val="00B51845"/>
    <w:rsid w:val="00B51923"/>
    <w:rsid w:val="00B51C79"/>
    <w:rsid w:val="00B5337C"/>
    <w:rsid w:val="00B53FDE"/>
    <w:rsid w:val="00B543D0"/>
    <w:rsid w:val="00B56397"/>
    <w:rsid w:val="00B571DA"/>
    <w:rsid w:val="00B6027B"/>
    <w:rsid w:val="00B615C7"/>
    <w:rsid w:val="00B636C8"/>
    <w:rsid w:val="00B65EDB"/>
    <w:rsid w:val="00B67AFF"/>
    <w:rsid w:val="00B70B59"/>
    <w:rsid w:val="00B71D5C"/>
    <w:rsid w:val="00B73657"/>
    <w:rsid w:val="00B739B3"/>
    <w:rsid w:val="00B76926"/>
    <w:rsid w:val="00B81B15"/>
    <w:rsid w:val="00B87F93"/>
    <w:rsid w:val="00B915AE"/>
    <w:rsid w:val="00B93483"/>
    <w:rsid w:val="00BA1735"/>
    <w:rsid w:val="00BA19FA"/>
    <w:rsid w:val="00BA4288"/>
    <w:rsid w:val="00BA602C"/>
    <w:rsid w:val="00BB0902"/>
    <w:rsid w:val="00BB1F9C"/>
    <w:rsid w:val="00BB48E5"/>
    <w:rsid w:val="00BB5607"/>
    <w:rsid w:val="00BB5ACA"/>
    <w:rsid w:val="00BB627F"/>
    <w:rsid w:val="00BC0C17"/>
    <w:rsid w:val="00BC3823"/>
    <w:rsid w:val="00BC5841"/>
    <w:rsid w:val="00BC6C5A"/>
    <w:rsid w:val="00BD2EF0"/>
    <w:rsid w:val="00BD60B4"/>
    <w:rsid w:val="00BD796B"/>
    <w:rsid w:val="00BE2229"/>
    <w:rsid w:val="00BE40C0"/>
    <w:rsid w:val="00BE5F4A"/>
    <w:rsid w:val="00BE7977"/>
    <w:rsid w:val="00BE7AEF"/>
    <w:rsid w:val="00BF09B0"/>
    <w:rsid w:val="00BF1544"/>
    <w:rsid w:val="00BF1B53"/>
    <w:rsid w:val="00BF246D"/>
    <w:rsid w:val="00BF2682"/>
    <w:rsid w:val="00C06F06"/>
    <w:rsid w:val="00C14D27"/>
    <w:rsid w:val="00C20FAD"/>
    <w:rsid w:val="00C2375F"/>
    <w:rsid w:val="00C247CB"/>
    <w:rsid w:val="00C32E66"/>
    <w:rsid w:val="00C3355F"/>
    <w:rsid w:val="00C33A04"/>
    <w:rsid w:val="00C33EF2"/>
    <w:rsid w:val="00C3569A"/>
    <w:rsid w:val="00C41D4E"/>
    <w:rsid w:val="00C43F48"/>
    <w:rsid w:val="00C448FF"/>
    <w:rsid w:val="00C45E57"/>
    <w:rsid w:val="00C52288"/>
    <w:rsid w:val="00C52F29"/>
    <w:rsid w:val="00C56CE6"/>
    <w:rsid w:val="00C5745F"/>
    <w:rsid w:val="00C60005"/>
    <w:rsid w:val="00C61A98"/>
    <w:rsid w:val="00C62215"/>
    <w:rsid w:val="00C63201"/>
    <w:rsid w:val="00C64E62"/>
    <w:rsid w:val="00C651D5"/>
    <w:rsid w:val="00C65CCC"/>
    <w:rsid w:val="00C73A23"/>
    <w:rsid w:val="00C7618F"/>
    <w:rsid w:val="00C765A9"/>
    <w:rsid w:val="00C77998"/>
    <w:rsid w:val="00C805E1"/>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97C"/>
    <w:rsid w:val="00CD2F20"/>
    <w:rsid w:val="00CD6B20"/>
    <w:rsid w:val="00CE1339"/>
    <w:rsid w:val="00CE61CC"/>
    <w:rsid w:val="00CE6E42"/>
    <w:rsid w:val="00CF20B7"/>
    <w:rsid w:val="00CF6692"/>
    <w:rsid w:val="00CF7441"/>
    <w:rsid w:val="00D00D16"/>
    <w:rsid w:val="00D03C6C"/>
    <w:rsid w:val="00D04760"/>
    <w:rsid w:val="00D04A95"/>
    <w:rsid w:val="00D05372"/>
    <w:rsid w:val="00D06288"/>
    <w:rsid w:val="00D068C7"/>
    <w:rsid w:val="00D128A4"/>
    <w:rsid w:val="00D147C8"/>
    <w:rsid w:val="00D15131"/>
    <w:rsid w:val="00D16FA2"/>
    <w:rsid w:val="00D20954"/>
    <w:rsid w:val="00D20B3B"/>
    <w:rsid w:val="00D21C39"/>
    <w:rsid w:val="00D21FC6"/>
    <w:rsid w:val="00D2243A"/>
    <w:rsid w:val="00D315DF"/>
    <w:rsid w:val="00D33393"/>
    <w:rsid w:val="00D33D36"/>
    <w:rsid w:val="00D34D94"/>
    <w:rsid w:val="00D409E2"/>
    <w:rsid w:val="00D427D7"/>
    <w:rsid w:val="00D44E62"/>
    <w:rsid w:val="00D50BCC"/>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96D08"/>
    <w:rsid w:val="00DA44DE"/>
    <w:rsid w:val="00DB025B"/>
    <w:rsid w:val="00DB620A"/>
    <w:rsid w:val="00DC3832"/>
    <w:rsid w:val="00DC769A"/>
    <w:rsid w:val="00DC7A51"/>
    <w:rsid w:val="00DD3B1E"/>
    <w:rsid w:val="00DE5B5F"/>
    <w:rsid w:val="00DF614E"/>
    <w:rsid w:val="00DF7F30"/>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1613"/>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4F32"/>
    <w:rsid w:val="00EA723B"/>
    <w:rsid w:val="00EB6350"/>
    <w:rsid w:val="00EB687A"/>
    <w:rsid w:val="00EC2F62"/>
    <w:rsid w:val="00EC5800"/>
    <w:rsid w:val="00EC62AC"/>
    <w:rsid w:val="00EC62EB"/>
    <w:rsid w:val="00EC6E9F"/>
    <w:rsid w:val="00ED44F0"/>
    <w:rsid w:val="00ED4B33"/>
    <w:rsid w:val="00ED50AF"/>
    <w:rsid w:val="00ED5993"/>
    <w:rsid w:val="00ED7DD6"/>
    <w:rsid w:val="00EE060B"/>
    <w:rsid w:val="00EE15A1"/>
    <w:rsid w:val="00EE2A7C"/>
    <w:rsid w:val="00EE2C42"/>
    <w:rsid w:val="00EE341B"/>
    <w:rsid w:val="00EE4453"/>
    <w:rsid w:val="00EE5FCE"/>
    <w:rsid w:val="00EE6BBD"/>
    <w:rsid w:val="00EE6E1E"/>
    <w:rsid w:val="00EE705F"/>
    <w:rsid w:val="00EE752A"/>
    <w:rsid w:val="00EF1462"/>
    <w:rsid w:val="00EF4507"/>
    <w:rsid w:val="00EF4E92"/>
    <w:rsid w:val="00EF54FD"/>
    <w:rsid w:val="00EF7625"/>
    <w:rsid w:val="00EF7A49"/>
    <w:rsid w:val="00F04C9A"/>
    <w:rsid w:val="00F0586F"/>
    <w:rsid w:val="00F07F0D"/>
    <w:rsid w:val="00F13112"/>
    <w:rsid w:val="00F16FE6"/>
    <w:rsid w:val="00F238BD"/>
    <w:rsid w:val="00F24992"/>
    <w:rsid w:val="00F32B59"/>
    <w:rsid w:val="00F32F2F"/>
    <w:rsid w:val="00F33F3F"/>
    <w:rsid w:val="00F34E14"/>
    <w:rsid w:val="00F35BDD"/>
    <w:rsid w:val="00F35EF0"/>
    <w:rsid w:val="00F3781F"/>
    <w:rsid w:val="00F403FD"/>
    <w:rsid w:val="00F41E72"/>
    <w:rsid w:val="00F45BDF"/>
    <w:rsid w:val="00F50300"/>
    <w:rsid w:val="00F5414B"/>
    <w:rsid w:val="00F56E39"/>
    <w:rsid w:val="00F623E9"/>
    <w:rsid w:val="00F63951"/>
    <w:rsid w:val="00F63C86"/>
    <w:rsid w:val="00F70FAA"/>
    <w:rsid w:val="00F766BE"/>
    <w:rsid w:val="00F77EB9"/>
    <w:rsid w:val="00F80635"/>
    <w:rsid w:val="00F8115F"/>
    <w:rsid w:val="00F815D1"/>
    <w:rsid w:val="00F81E7E"/>
    <w:rsid w:val="00F81F0F"/>
    <w:rsid w:val="00F825F4"/>
    <w:rsid w:val="00F85AB5"/>
    <w:rsid w:val="00F86581"/>
    <w:rsid w:val="00F92AA1"/>
    <w:rsid w:val="00F932DE"/>
    <w:rsid w:val="00F963DD"/>
    <w:rsid w:val="00F9641A"/>
    <w:rsid w:val="00F97004"/>
    <w:rsid w:val="00FA2045"/>
    <w:rsid w:val="00FA2E35"/>
    <w:rsid w:val="00FA7A66"/>
    <w:rsid w:val="00FB1AA9"/>
    <w:rsid w:val="00FB4B5A"/>
    <w:rsid w:val="00FB5963"/>
    <w:rsid w:val="00FB5DAA"/>
    <w:rsid w:val="00FC04B9"/>
    <w:rsid w:val="00FC161A"/>
    <w:rsid w:val="00FC23D5"/>
    <w:rsid w:val="00FC4337"/>
    <w:rsid w:val="00FC4C1A"/>
    <w:rsid w:val="00FC628F"/>
    <w:rsid w:val="00FC6468"/>
    <w:rsid w:val="00FC6D49"/>
    <w:rsid w:val="00FC6DD0"/>
    <w:rsid w:val="00FD4922"/>
    <w:rsid w:val="00FD6461"/>
    <w:rsid w:val="00FE0281"/>
    <w:rsid w:val="00FE0792"/>
    <w:rsid w:val="00FE2453"/>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qFormat/>
    <w:rsid w:val="00685261"/>
    <w:pPr>
      <w:autoSpaceDE/>
      <w:autoSpaceDN/>
      <w:adjustRightInd/>
      <w:jc w:val="left"/>
    </w:pPr>
    <w:rPr>
      <w:rFonts w:ascii="DengXian" w:eastAsia="DengXian" w:hAnsi="DengXian" w:cs="Times New Roman"/>
      <w:color w:val="auto"/>
      <w:kern w:val="2"/>
      <w:sz w:val="20"/>
      <w:szCs w:val="22"/>
      <w:lang w:eastAsia="zh-CN"/>
    </w:rPr>
  </w:style>
  <w:style w:type="paragraph" w:customStyle="1" w:styleId="EndNoteBibliographyTitle">
    <w:name w:val="EndNote Bibliography Title"/>
    <w:basedOn w:val="Normal"/>
    <w:link w:val="EndNoteBibliographyTitle0"/>
    <w:rsid w:val="0064465F"/>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64465F"/>
    <w:rPr>
      <w:rFonts w:ascii="DengXian" w:eastAsia="DengXian" w:hAnsi="DengXian" w:cs="Calibri"/>
      <w:noProof/>
      <w:color w:val="000000"/>
      <w:szCs w:val="24"/>
    </w:rPr>
  </w:style>
  <w:style w:type="table" w:styleId="PlainTable3">
    <w:name w:val="Plain Table 3"/>
    <w:basedOn w:val="TableNormal"/>
    <w:uiPriority w:val="43"/>
    <w:rsid w:val="00137DFB"/>
    <w:rPr>
      <w:rFonts w:asciiTheme="minorHAnsi" w:eastAsiaTheme="minorEastAsia" w:hAnsiTheme="minorHAnsi" w:cstheme="minorBidi"/>
      <w:kern w:val="2"/>
      <w:sz w:val="21"/>
      <w:szCs w:val="22"/>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5">
    <w:name w:val="Grid Table 1 Light Accent 5"/>
    <w:basedOn w:val="TableNormal"/>
    <w:uiPriority w:val="46"/>
    <w:rsid w:val="000063D9"/>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uanyiyan@126.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long68888@csu.edu.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ilord1108@hotmail.com" TargetMode="External"/><Relationship Id="rId4" Type="http://schemas.openxmlformats.org/officeDocument/2006/relationships/settings" Target="settings.xml"/><Relationship Id="rId9" Type="http://schemas.openxmlformats.org/officeDocument/2006/relationships/hyperlink" Target="mailto:zqqi@xmu.edu.c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8AB82B-0D25-4351-A6CA-4FF10FFD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1</Pages>
  <Words>6165</Words>
  <Characters>3514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2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18</cp:revision>
  <cp:lastPrinted>2013-05-29T14:32:00Z</cp:lastPrinted>
  <dcterms:created xsi:type="dcterms:W3CDTF">2020-05-18T00:03:00Z</dcterms:created>
  <dcterms:modified xsi:type="dcterms:W3CDTF">2020-06-0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